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65B9CA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24E741BF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52F69466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3E235BEA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5EE166EB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23BEF998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15FAD724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7FACF551" w14:textId="03B1528A" w:rsidR="009740BB" w:rsidRDefault="009740BB" w:rsidP="00751DE4">
      <w:pPr>
        <w:jc w:val="center"/>
        <w:rPr>
          <w:rFonts w:ascii="Times New Roman" w:hAnsi="Times New Roman" w:cs="Times New Roman"/>
        </w:rPr>
      </w:pPr>
    </w:p>
    <w:p w14:paraId="44B82AB6" w14:textId="77777777" w:rsidR="005D5EBA" w:rsidRPr="00FF0B35" w:rsidRDefault="005D5EBA" w:rsidP="00751DE4">
      <w:pPr>
        <w:jc w:val="center"/>
        <w:rPr>
          <w:rFonts w:ascii="Times New Roman" w:hAnsi="Times New Roman" w:cs="Times New Roman"/>
        </w:rPr>
      </w:pPr>
    </w:p>
    <w:p w14:paraId="6B0330C4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6FBD264B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432133D7" w14:textId="77777777" w:rsidR="009740BB" w:rsidRPr="00FF0B35" w:rsidRDefault="009740BB" w:rsidP="00751DE4">
      <w:pPr>
        <w:jc w:val="center"/>
        <w:rPr>
          <w:rFonts w:ascii="Times New Roman" w:hAnsi="Times New Roman" w:cs="Times New Roman"/>
        </w:rPr>
      </w:pPr>
    </w:p>
    <w:p w14:paraId="58BFA257" w14:textId="28276B81" w:rsidR="00A938C6" w:rsidRPr="00FF0B35" w:rsidRDefault="00A938C6" w:rsidP="00751DE4">
      <w:pPr>
        <w:jc w:val="center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>MYSTERIOUSLY LIMITED NARRATIVE POSSIBILITIE</w:t>
      </w:r>
      <w:r w:rsidR="00F668FA">
        <w:rPr>
          <w:rFonts w:ascii="Times New Roman" w:hAnsi="Times New Roman" w:cs="Times New Roman"/>
        </w:rPr>
        <w:t xml:space="preserve">S </w:t>
      </w:r>
      <w:r w:rsidRPr="00FF0B35">
        <w:rPr>
          <w:rFonts w:ascii="Times New Roman" w:hAnsi="Times New Roman" w:cs="Times New Roman"/>
        </w:rPr>
        <w:t xml:space="preserve">FOR WOMEN IN </w:t>
      </w:r>
      <w:r w:rsidRPr="00FF0B35">
        <w:rPr>
          <w:rFonts w:ascii="Times New Roman" w:hAnsi="Times New Roman" w:cs="Times New Roman"/>
          <w:i/>
          <w:iCs/>
        </w:rPr>
        <w:t>SPIDER-WOMAN</w:t>
      </w:r>
    </w:p>
    <w:p w14:paraId="54137B65" w14:textId="6BCE9246" w:rsidR="00A938C6" w:rsidRPr="00FF0B35" w:rsidRDefault="00A938C6">
      <w:pPr>
        <w:rPr>
          <w:rFonts w:ascii="Times New Roman" w:hAnsi="Times New Roman" w:cs="Times New Roman"/>
        </w:rPr>
      </w:pPr>
    </w:p>
    <w:p w14:paraId="6ECE7918" w14:textId="02087CB1" w:rsidR="009740BB" w:rsidRPr="00FF0B35" w:rsidRDefault="009740BB">
      <w:pPr>
        <w:rPr>
          <w:rFonts w:ascii="Times New Roman" w:hAnsi="Times New Roman" w:cs="Times New Roman"/>
        </w:rPr>
      </w:pPr>
    </w:p>
    <w:p w14:paraId="1AA4463B" w14:textId="2B26F431" w:rsidR="009740BB" w:rsidRPr="00FF0B35" w:rsidRDefault="009740BB">
      <w:pPr>
        <w:rPr>
          <w:rFonts w:ascii="Times New Roman" w:hAnsi="Times New Roman" w:cs="Times New Roman"/>
        </w:rPr>
      </w:pPr>
    </w:p>
    <w:p w14:paraId="1072D378" w14:textId="20276A01" w:rsidR="009740BB" w:rsidRPr="00FF0B35" w:rsidRDefault="009740BB">
      <w:pPr>
        <w:rPr>
          <w:rFonts w:ascii="Times New Roman" w:hAnsi="Times New Roman" w:cs="Times New Roman"/>
        </w:rPr>
      </w:pPr>
    </w:p>
    <w:p w14:paraId="231A5FD0" w14:textId="45DA71EC" w:rsidR="009740BB" w:rsidRPr="00FF0B35" w:rsidRDefault="009740BB">
      <w:pPr>
        <w:rPr>
          <w:rFonts w:ascii="Times New Roman" w:hAnsi="Times New Roman" w:cs="Times New Roman"/>
        </w:rPr>
      </w:pPr>
    </w:p>
    <w:p w14:paraId="68514FE3" w14:textId="1272998D" w:rsidR="009740BB" w:rsidRPr="00FF0B35" w:rsidRDefault="009740BB">
      <w:pPr>
        <w:rPr>
          <w:rFonts w:ascii="Times New Roman" w:hAnsi="Times New Roman" w:cs="Times New Roman"/>
        </w:rPr>
      </w:pPr>
    </w:p>
    <w:p w14:paraId="517960C8" w14:textId="3882B917" w:rsidR="009740BB" w:rsidRPr="00FF0B35" w:rsidRDefault="009740BB">
      <w:pPr>
        <w:rPr>
          <w:rFonts w:ascii="Times New Roman" w:hAnsi="Times New Roman" w:cs="Times New Roman"/>
        </w:rPr>
      </w:pPr>
    </w:p>
    <w:p w14:paraId="0A03786E" w14:textId="422FDBF8" w:rsidR="009740BB" w:rsidRPr="00FF0B35" w:rsidRDefault="009740BB">
      <w:pPr>
        <w:rPr>
          <w:rFonts w:ascii="Times New Roman" w:hAnsi="Times New Roman" w:cs="Times New Roman"/>
        </w:rPr>
      </w:pPr>
    </w:p>
    <w:p w14:paraId="411681ED" w14:textId="178329DB" w:rsidR="009740BB" w:rsidRPr="00FF0B35" w:rsidRDefault="009740BB">
      <w:pPr>
        <w:rPr>
          <w:rFonts w:ascii="Times New Roman" w:hAnsi="Times New Roman" w:cs="Times New Roman"/>
        </w:rPr>
      </w:pPr>
    </w:p>
    <w:p w14:paraId="1DE97859" w14:textId="20BAB43E" w:rsidR="009740BB" w:rsidRPr="00FF0B35" w:rsidRDefault="009740BB">
      <w:pPr>
        <w:rPr>
          <w:rFonts w:ascii="Times New Roman" w:hAnsi="Times New Roman" w:cs="Times New Roman"/>
        </w:rPr>
      </w:pPr>
    </w:p>
    <w:p w14:paraId="35A1740F" w14:textId="45573DED" w:rsidR="009740BB" w:rsidRDefault="009740BB">
      <w:pPr>
        <w:rPr>
          <w:rFonts w:ascii="Times New Roman" w:hAnsi="Times New Roman" w:cs="Times New Roman"/>
        </w:rPr>
      </w:pPr>
    </w:p>
    <w:p w14:paraId="3EEF76E7" w14:textId="77777777" w:rsidR="005D5EBA" w:rsidRPr="00FF0B35" w:rsidRDefault="005D5EBA">
      <w:pPr>
        <w:rPr>
          <w:rFonts w:ascii="Times New Roman" w:hAnsi="Times New Roman" w:cs="Times New Roman"/>
        </w:rPr>
      </w:pPr>
    </w:p>
    <w:p w14:paraId="052E2E87" w14:textId="77777777" w:rsidR="009740BB" w:rsidRPr="00FF0B35" w:rsidRDefault="009740BB">
      <w:pPr>
        <w:rPr>
          <w:rFonts w:ascii="Times New Roman" w:hAnsi="Times New Roman" w:cs="Times New Roman"/>
        </w:rPr>
      </w:pPr>
    </w:p>
    <w:p w14:paraId="44A91F45" w14:textId="77777777" w:rsidR="00A938C6" w:rsidRPr="00FF0B35" w:rsidRDefault="00A938C6">
      <w:pPr>
        <w:rPr>
          <w:rFonts w:ascii="Times New Roman" w:hAnsi="Times New Roman" w:cs="Times New Roman"/>
        </w:rPr>
      </w:pPr>
    </w:p>
    <w:p w14:paraId="4917E093" w14:textId="77777777" w:rsidR="00A938C6" w:rsidRPr="00FF0B35" w:rsidRDefault="00A938C6">
      <w:pPr>
        <w:rPr>
          <w:rFonts w:ascii="Times New Roman" w:hAnsi="Times New Roman" w:cs="Times New Roman"/>
        </w:rPr>
      </w:pPr>
    </w:p>
    <w:p w14:paraId="7F42139A" w14:textId="77777777" w:rsidR="005830DA" w:rsidRPr="00FF0B35" w:rsidRDefault="00A938C6" w:rsidP="00A938C6">
      <w:pPr>
        <w:jc w:val="center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>Lore Whittemore</w:t>
      </w:r>
    </w:p>
    <w:p w14:paraId="7BE983E0" w14:textId="77777777" w:rsidR="005830DA" w:rsidRPr="00FF0B35" w:rsidRDefault="005830DA" w:rsidP="00A938C6">
      <w:pPr>
        <w:jc w:val="center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>MDST 7051: Qualitative Research Methods for Media</w:t>
      </w:r>
    </w:p>
    <w:p w14:paraId="22F67617" w14:textId="1E73A963" w:rsidR="00A938C6" w:rsidRPr="00FF0B35" w:rsidRDefault="005830DA" w:rsidP="00A938C6">
      <w:pPr>
        <w:jc w:val="center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>February 16, 2023</w:t>
      </w:r>
      <w:r w:rsidR="00A938C6" w:rsidRPr="00FF0B35">
        <w:rPr>
          <w:rFonts w:ascii="Times New Roman" w:hAnsi="Times New Roman" w:cs="Times New Roman"/>
        </w:rPr>
        <w:br w:type="page"/>
      </w:r>
    </w:p>
    <w:p w14:paraId="3C87F531" w14:textId="343DDDD9" w:rsidR="0051234D" w:rsidRPr="00FF0B35" w:rsidRDefault="00871D5D" w:rsidP="00FF0B35">
      <w:pPr>
        <w:spacing w:line="480" w:lineRule="auto"/>
        <w:ind w:firstLine="720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i/>
          <w:iCs/>
        </w:rPr>
        <w:lastRenderedPageBreak/>
        <w:t>Spider-Woman</w:t>
      </w:r>
      <w:r w:rsidR="00BD085D" w:rsidRPr="00FF0B35">
        <w:rPr>
          <w:rFonts w:ascii="Times New Roman" w:hAnsi="Times New Roman" w:cs="Times New Roman"/>
          <w:i/>
          <w:iCs/>
        </w:rPr>
        <w:t>,</w:t>
      </w:r>
      <w:r w:rsidRPr="00FF0B35">
        <w:rPr>
          <w:rFonts w:ascii="Times New Roman" w:hAnsi="Times New Roman" w:cs="Times New Roman"/>
          <w:i/>
          <w:iCs/>
        </w:rPr>
        <w:t xml:space="preserve"> </w:t>
      </w:r>
      <w:r w:rsidRPr="00FF0B35">
        <w:rPr>
          <w:rFonts w:ascii="Times New Roman" w:hAnsi="Times New Roman" w:cs="Times New Roman"/>
        </w:rPr>
        <w:t>an animated cartoon</w:t>
      </w:r>
      <w:r w:rsidR="005C3F4C" w:rsidRPr="00FF0B35">
        <w:rPr>
          <w:rFonts w:ascii="Times New Roman" w:hAnsi="Times New Roman" w:cs="Times New Roman"/>
        </w:rPr>
        <w:t xml:space="preserve"> television</w:t>
      </w:r>
      <w:r w:rsidRPr="00FF0B35">
        <w:rPr>
          <w:rFonts w:ascii="Times New Roman" w:hAnsi="Times New Roman" w:cs="Times New Roman"/>
        </w:rPr>
        <w:t xml:space="preserve"> series </w:t>
      </w:r>
      <w:r w:rsidR="00F7047A" w:rsidRPr="00FF0B35">
        <w:rPr>
          <w:rFonts w:ascii="Times New Roman" w:hAnsi="Times New Roman" w:cs="Times New Roman"/>
        </w:rPr>
        <w:t>that</w:t>
      </w:r>
      <w:r w:rsidR="00F520E4" w:rsidRPr="00FF0B35">
        <w:rPr>
          <w:rFonts w:ascii="Times New Roman" w:hAnsi="Times New Roman" w:cs="Times New Roman"/>
        </w:rPr>
        <w:t xml:space="preserve"> aired </w:t>
      </w:r>
      <w:r w:rsidRPr="00FF0B35">
        <w:rPr>
          <w:rFonts w:ascii="Times New Roman" w:hAnsi="Times New Roman" w:cs="Times New Roman"/>
        </w:rPr>
        <w:t xml:space="preserve">on ABC-TV </w:t>
      </w:r>
      <w:r w:rsidR="00280C2D" w:rsidRPr="00FF0B35">
        <w:rPr>
          <w:rFonts w:ascii="Times New Roman" w:hAnsi="Times New Roman" w:cs="Times New Roman"/>
        </w:rPr>
        <w:t>from</w:t>
      </w:r>
      <w:r w:rsidR="00F7047A" w:rsidRPr="00FF0B35">
        <w:rPr>
          <w:rFonts w:ascii="Times New Roman" w:hAnsi="Times New Roman" w:cs="Times New Roman"/>
        </w:rPr>
        <w:t xml:space="preserve"> </w:t>
      </w:r>
      <w:r w:rsidRPr="00FF0B35">
        <w:rPr>
          <w:rFonts w:ascii="Times New Roman" w:hAnsi="Times New Roman" w:cs="Times New Roman"/>
        </w:rPr>
        <w:t>September 22</w:t>
      </w:r>
      <w:r w:rsidRPr="00FF0B35">
        <w:rPr>
          <w:rFonts w:ascii="Times New Roman" w:hAnsi="Times New Roman" w:cs="Times New Roman"/>
          <w:vertAlign w:val="superscript"/>
        </w:rPr>
        <w:t>nd</w:t>
      </w:r>
      <w:r w:rsidRPr="00FF0B35">
        <w:rPr>
          <w:rFonts w:ascii="Times New Roman" w:hAnsi="Times New Roman" w:cs="Times New Roman"/>
        </w:rPr>
        <w:t xml:space="preserve">, </w:t>
      </w:r>
      <w:r w:rsidR="00E827AB" w:rsidRPr="00FF0B35">
        <w:rPr>
          <w:rFonts w:ascii="Times New Roman" w:hAnsi="Times New Roman" w:cs="Times New Roman"/>
        </w:rPr>
        <w:t>1979,</w:t>
      </w:r>
      <w:r w:rsidRPr="00FF0B35">
        <w:rPr>
          <w:rFonts w:ascii="Times New Roman" w:hAnsi="Times New Roman" w:cs="Times New Roman"/>
        </w:rPr>
        <w:t xml:space="preserve"> </w:t>
      </w:r>
      <w:r w:rsidR="00F7047A" w:rsidRPr="00FF0B35">
        <w:rPr>
          <w:rFonts w:ascii="Times New Roman" w:hAnsi="Times New Roman" w:cs="Times New Roman"/>
        </w:rPr>
        <w:t xml:space="preserve">until </w:t>
      </w:r>
      <w:r w:rsidRPr="00FF0B35">
        <w:rPr>
          <w:rFonts w:ascii="Times New Roman" w:hAnsi="Times New Roman" w:cs="Times New Roman"/>
        </w:rPr>
        <w:t>March 1</w:t>
      </w:r>
      <w:r w:rsidRPr="00FF0B35">
        <w:rPr>
          <w:rFonts w:ascii="Times New Roman" w:hAnsi="Times New Roman" w:cs="Times New Roman"/>
          <w:vertAlign w:val="superscript"/>
        </w:rPr>
        <w:t>st</w:t>
      </w:r>
      <w:r w:rsidRPr="00FF0B35">
        <w:rPr>
          <w:rFonts w:ascii="Times New Roman" w:hAnsi="Times New Roman" w:cs="Times New Roman"/>
        </w:rPr>
        <w:t>, 1980</w:t>
      </w:r>
      <w:r w:rsidR="00317467" w:rsidRPr="00FF0B35">
        <w:rPr>
          <w:rFonts w:ascii="Times New Roman" w:hAnsi="Times New Roman" w:cs="Times New Roman"/>
        </w:rPr>
        <w:t xml:space="preserve">, </w:t>
      </w:r>
      <w:r w:rsidR="00E43247">
        <w:rPr>
          <w:rFonts w:ascii="Times New Roman" w:hAnsi="Times New Roman" w:cs="Times New Roman"/>
        </w:rPr>
        <w:t>featured</w:t>
      </w:r>
      <w:r w:rsidR="00317467" w:rsidRPr="00FF0B35">
        <w:rPr>
          <w:rFonts w:ascii="Times New Roman" w:hAnsi="Times New Roman" w:cs="Times New Roman"/>
        </w:rPr>
        <w:t xml:space="preserve"> Jessica Drew as the titular Spider-Woman and </w:t>
      </w:r>
      <w:r w:rsidR="0010717D">
        <w:rPr>
          <w:rFonts w:ascii="Times New Roman" w:hAnsi="Times New Roman" w:cs="Times New Roman"/>
        </w:rPr>
        <w:t>became</w:t>
      </w:r>
      <w:r w:rsidR="00317467" w:rsidRPr="00FF0B35">
        <w:rPr>
          <w:rFonts w:ascii="Times New Roman" w:hAnsi="Times New Roman" w:cs="Times New Roman"/>
        </w:rPr>
        <w:t xml:space="preserve"> first animated Marvel series to feature a woman as the protagonist.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1"/>
      </w:r>
      <w:r w:rsidR="00546556" w:rsidRPr="00FF0B35">
        <w:rPr>
          <w:rFonts w:ascii="Times New Roman" w:hAnsi="Times New Roman" w:cs="Times New Roman"/>
        </w:rPr>
        <w:t xml:space="preserve"> </w:t>
      </w:r>
      <w:r w:rsidR="0051234D" w:rsidRPr="00FF0B35">
        <w:rPr>
          <w:rFonts w:ascii="Times New Roman" w:hAnsi="Times New Roman" w:cs="Times New Roman"/>
        </w:rPr>
        <w:t xml:space="preserve">Despite this historic claim, documents </w:t>
      </w:r>
      <w:r w:rsidR="00F0701A" w:rsidRPr="00FF0B35">
        <w:rPr>
          <w:rFonts w:ascii="Times New Roman" w:hAnsi="Times New Roman" w:cs="Times New Roman"/>
        </w:rPr>
        <w:t>previously</w:t>
      </w:r>
      <w:r w:rsidR="0051234D" w:rsidRPr="00FF0B35">
        <w:rPr>
          <w:rFonts w:ascii="Times New Roman" w:hAnsi="Times New Roman" w:cs="Times New Roman"/>
        </w:rPr>
        <w:t xml:space="preserve"> in the possession of the show’s creator and executive producer Stan Lee indicate gender dynamics within </w:t>
      </w:r>
      <w:r w:rsidR="0051234D" w:rsidRPr="00FF0B35">
        <w:rPr>
          <w:rFonts w:ascii="Times New Roman" w:hAnsi="Times New Roman" w:cs="Times New Roman"/>
          <w:i/>
          <w:iCs/>
        </w:rPr>
        <w:t xml:space="preserve">Spider-Woman </w:t>
      </w:r>
      <w:r w:rsidR="0051234D" w:rsidRPr="00FF0B35">
        <w:rPr>
          <w:rFonts w:ascii="Times New Roman" w:hAnsi="Times New Roman" w:cs="Times New Roman"/>
        </w:rPr>
        <w:t xml:space="preserve">underwent </w:t>
      </w:r>
      <w:r w:rsidR="00063198" w:rsidRPr="00FF0B35">
        <w:rPr>
          <w:rFonts w:ascii="Times New Roman" w:hAnsi="Times New Roman" w:cs="Times New Roman"/>
        </w:rPr>
        <w:t>significant</w:t>
      </w:r>
      <w:r w:rsidR="0051234D" w:rsidRPr="00FF0B35">
        <w:rPr>
          <w:rFonts w:ascii="Times New Roman" w:hAnsi="Times New Roman" w:cs="Times New Roman"/>
        </w:rPr>
        <w:t xml:space="preserve"> </w:t>
      </w:r>
      <w:r w:rsidR="0020149F">
        <w:rPr>
          <w:rFonts w:ascii="Times New Roman" w:hAnsi="Times New Roman" w:cs="Times New Roman"/>
        </w:rPr>
        <w:t>revisions</w:t>
      </w:r>
      <w:r w:rsidR="0051234D" w:rsidRPr="00FF0B35">
        <w:rPr>
          <w:rFonts w:ascii="Times New Roman" w:hAnsi="Times New Roman" w:cs="Times New Roman"/>
        </w:rPr>
        <w:t xml:space="preserve"> from the show’s initial conception to the animated, produced version that aired. A character overview</w:t>
      </w:r>
      <w:r w:rsidR="002A0F4A" w:rsidRPr="00FF0B35">
        <w:rPr>
          <w:rFonts w:ascii="Times New Roman" w:hAnsi="Times New Roman" w:cs="Times New Roman"/>
        </w:rPr>
        <w:t xml:space="preserve"> and</w:t>
      </w:r>
      <w:r w:rsidR="0051234D" w:rsidRPr="00FF0B35">
        <w:rPr>
          <w:rFonts w:ascii="Times New Roman" w:hAnsi="Times New Roman" w:cs="Times New Roman"/>
        </w:rPr>
        <w:t xml:space="preserve"> </w:t>
      </w:r>
      <w:r w:rsidR="00FC76A2">
        <w:rPr>
          <w:rFonts w:ascii="Times New Roman" w:hAnsi="Times New Roman" w:cs="Times New Roman"/>
        </w:rPr>
        <w:t>two different</w:t>
      </w:r>
      <w:r w:rsidR="0051234D" w:rsidRPr="00FF0B35">
        <w:rPr>
          <w:rFonts w:ascii="Times New Roman" w:hAnsi="Times New Roman" w:cs="Times New Roman"/>
        </w:rPr>
        <w:t xml:space="preserve"> </w:t>
      </w:r>
      <w:r w:rsidR="00D414EE">
        <w:rPr>
          <w:rFonts w:ascii="Times New Roman" w:hAnsi="Times New Roman" w:cs="Times New Roman"/>
        </w:rPr>
        <w:t>drafts</w:t>
      </w:r>
      <w:r w:rsidR="0051234D" w:rsidRPr="00FF0B35">
        <w:rPr>
          <w:rFonts w:ascii="Times New Roman" w:hAnsi="Times New Roman" w:cs="Times New Roman"/>
        </w:rPr>
        <w:t xml:space="preserve"> of</w:t>
      </w:r>
      <w:r w:rsidR="005E4FBF">
        <w:rPr>
          <w:rFonts w:ascii="Times New Roman" w:hAnsi="Times New Roman" w:cs="Times New Roman"/>
        </w:rPr>
        <w:t xml:space="preserve"> a</w:t>
      </w:r>
      <w:r w:rsidR="0051234D" w:rsidRPr="00FF0B35">
        <w:rPr>
          <w:rFonts w:ascii="Times New Roman" w:hAnsi="Times New Roman" w:cs="Times New Roman"/>
        </w:rPr>
        <w:t xml:space="preserve"> generalized treatment outlining the show</w:t>
      </w:r>
      <w:r w:rsidR="00964C98" w:rsidRPr="00FF0B35">
        <w:rPr>
          <w:rFonts w:ascii="Times New Roman" w:hAnsi="Times New Roman" w:cs="Times New Roman"/>
        </w:rPr>
        <w:t xml:space="preserve"> </w:t>
      </w:r>
      <w:r w:rsidR="0051234D" w:rsidRPr="00FF0B35">
        <w:rPr>
          <w:rFonts w:ascii="Times New Roman" w:hAnsi="Times New Roman" w:cs="Times New Roman"/>
        </w:rPr>
        <w:t>reveal decisions made in</w:t>
      </w:r>
      <w:r w:rsidR="007A0E3D" w:rsidRPr="00FF0B35">
        <w:rPr>
          <w:rFonts w:ascii="Times New Roman" w:hAnsi="Times New Roman" w:cs="Times New Roman"/>
        </w:rPr>
        <w:t xml:space="preserve"> the</w:t>
      </w:r>
      <w:r w:rsidR="0051234D" w:rsidRPr="00FF0B35">
        <w:rPr>
          <w:rFonts w:ascii="Times New Roman" w:hAnsi="Times New Roman" w:cs="Times New Roman"/>
        </w:rPr>
        <w:t xml:space="preserve"> development phase </w:t>
      </w:r>
      <w:r w:rsidR="00E773D9">
        <w:rPr>
          <w:rFonts w:ascii="Times New Roman" w:hAnsi="Times New Roman" w:cs="Times New Roman"/>
        </w:rPr>
        <w:t>limited</w:t>
      </w:r>
      <w:r w:rsidR="0051234D" w:rsidRPr="00FF0B35">
        <w:rPr>
          <w:rFonts w:ascii="Times New Roman" w:hAnsi="Times New Roman" w:cs="Times New Roman"/>
        </w:rPr>
        <w:t xml:space="preserve"> the narrative possibilities for women within </w:t>
      </w:r>
      <w:r w:rsidR="004578FD">
        <w:rPr>
          <w:rFonts w:ascii="Times New Roman" w:hAnsi="Times New Roman" w:cs="Times New Roman"/>
        </w:rPr>
        <w:t xml:space="preserve">the </w:t>
      </w:r>
      <w:r w:rsidR="00725726">
        <w:rPr>
          <w:rFonts w:ascii="Times New Roman" w:hAnsi="Times New Roman" w:cs="Times New Roman"/>
        </w:rPr>
        <w:t xml:space="preserve">animated and </w:t>
      </w:r>
      <w:r w:rsidR="004578FD">
        <w:rPr>
          <w:rFonts w:ascii="Times New Roman" w:hAnsi="Times New Roman" w:cs="Times New Roman"/>
        </w:rPr>
        <w:t xml:space="preserve">aired episodes of </w:t>
      </w:r>
      <w:r w:rsidR="0051234D" w:rsidRPr="00FF0B35">
        <w:rPr>
          <w:rFonts w:ascii="Times New Roman" w:hAnsi="Times New Roman" w:cs="Times New Roman"/>
          <w:i/>
          <w:iCs/>
        </w:rPr>
        <w:t>Spider-Woman</w:t>
      </w:r>
      <w:r w:rsidR="0051234D" w:rsidRPr="00FF0B35">
        <w:rPr>
          <w:rFonts w:ascii="Times New Roman" w:hAnsi="Times New Roman" w:cs="Times New Roman"/>
        </w:rPr>
        <w:t xml:space="preserve">.  </w:t>
      </w:r>
    </w:p>
    <w:p w14:paraId="3ACE0066" w14:textId="1A68BB85" w:rsidR="00A50DFB" w:rsidRPr="00FF0B35" w:rsidRDefault="00A50DFB" w:rsidP="00FF0B35">
      <w:pPr>
        <w:spacing w:line="480" w:lineRule="auto"/>
        <w:ind w:firstLine="720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>A brief</w:t>
      </w:r>
      <w:r w:rsidR="00B84011">
        <w:rPr>
          <w:rFonts w:ascii="Times New Roman" w:hAnsi="Times New Roman" w:cs="Times New Roman"/>
        </w:rPr>
        <w:t>, one-page</w:t>
      </w:r>
      <w:r w:rsidRPr="00FF0B35">
        <w:rPr>
          <w:rFonts w:ascii="Times New Roman" w:hAnsi="Times New Roman" w:cs="Times New Roman"/>
        </w:rPr>
        <w:t xml:space="preserve"> list of characters </w:t>
      </w:r>
      <w:r w:rsidR="0037384E" w:rsidRPr="00FF0B35">
        <w:rPr>
          <w:rFonts w:ascii="Times New Roman" w:hAnsi="Times New Roman" w:cs="Times New Roman"/>
        </w:rPr>
        <w:t>preserves</w:t>
      </w:r>
      <w:r w:rsidRPr="00FF0B35">
        <w:rPr>
          <w:rFonts w:ascii="Times New Roman" w:hAnsi="Times New Roman" w:cs="Times New Roman"/>
        </w:rPr>
        <w:t xml:space="preserve"> the cast of supporting characters as they were conceived early in the developmental process</w:t>
      </w:r>
      <w:r w:rsidR="00942B1C">
        <w:rPr>
          <w:rFonts w:ascii="Times New Roman" w:hAnsi="Times New Roman" w:cs="Times New Roman"/>
        </w:rPr>
        <w:t xml:space="preserve">; its placement within the developmental timeline is </w:t>
      </w:r>
      <w:r w:rsidR="001E1E48">
        <w:rPr>
          <w:rFonts w:ascii="Times New Roman" w:hAnsi="Times New Roman" w:cs="Times New Roman"/>
        </w:rPr>
        <w:t xml:space="preserve">inferred based upon the information that </w:t>
      </w:r>
      <w:r w:rsidR="00BC3127" w:rsidRPr="00FF0B35">
        <w:rPr>
          <w:rFonts w:ascii="Times New Roman" w:hAnsi="Times New Roman" w:cs="Times New Roman"/>
        </w:rPr>
        <w:t>the</w:t>
      </w:r>
      <w:r w:rsidRPr="00FF0B35">
        <w:rPr>
          <w:rFonts w:ascii="Times New Roman" w:hAnsi="Times New Roman" w:cs="Times New Roman"/>
        </w:rPr>
        <w:t xml:space="preserve"> character summary sheet </w:t>
      </w:r>
      <w:r w:rsidR="00A2089D">
        <w:rPr>
          <w:rFonts w:ascii="Times New Roman" w:hAnsi="Times New Roman" w:cs="Times New Roman"/>
        </w:rPr>
        <w:t>was printed with</w:t>
      </w:r>
      <w:r w:rsidRPr="00FF0B35">
        <w:rPr>
          <w:rFonts w:ascii="Times New Roman" w:hAnsi="Times New Roman" w:cs="Times New Roman"/>
        </w:rPr>
        <w:t xml:space="preserve"> the phrase “Expose Mag.” </w:t>
      </w:r>
      <w:r w:rsidR="00A766BC" w:rsidRPr="00FF0B35">
        <w:rPr>
          <w:rFonts w:ascii="Times New Roman" w:hAnsi="Times New Roman" w:cs="Times New Roman"/>
        </w:rPr>
        <w:t xml:space="preserve">as opposed to “Justice,” a change </w:t>
      </w:r>
      <w:r w:rsidR="00674344" w:rsidRPr="00FF0B35">
        <w:rPr>
          <w:rFonts w:ascii="Times New Roman" w:hAnsi="Times New Roman" w:cs="Times New Roman"/>
        </w:rPr>
        <w:t>reaffirmed by</w:t>
      </w:r>
      <w:r w:rsidR="00A766BC" w:rsidRPr="00FF0B35">
        <w:rPr>
          <w:rFonts w:ascii="Times New Roman" w:hAnsi="Times New Roman" w:cs="Times New Roman"/>
        </w:rPr>
        <w:t xml:space="preserve"> </w:t>
      </w:r>
      <w:r w:rsidR="00674344" w:rsidRPr="00FF0B35">
        <w:rPr>
          <w:rFonts w:ascii="Times New Roman" w:hAnsi="Times New Roman" w:cs="Times New Roman"/>
        </w:rPr>
        <w:t>other</w:t>
      </w:r>
      <w:r w:rsidR="00A766BC" w:rsidRPr="00FF0B35">
        <w:rPr>
          <w:rFonts w:ascii="Times New Roman" w:hAnsi="Times New Roman" w:cs="Times New Roman"/>
        </w:rPr>
        <w:t xml:space="preserve"> preproduction documents as early as October 1978</w:t>
      </w:r>
      <w:r w:rsidRPr="00FF0B35">
        <w:rPr>
          <w:rFonts w:ascii="Times New Roman" w:hAnsi="Times New Roman" w:cs="Times New Roman"/>
        </w:rPr>
        <w:t>.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2"/>
      </w:r>
      <w:r w:rsidR="00546556" w:rsidRPr="00FF0B35">
        <w:rPr>
          <w:rFonts w:ascii="Times New Roman" w:hAnsi="Times New Roman" w:cs="Times New Roman"/>
        </w:rPr>
        <w:t xml:space="preserve"> </w:t>
      </w:r>
      <w:r w:rsidR="002F79C2">
        <w:rPr>
          <w:rFonts w:ascii="Times New Roman" w:hAnsi="Times New Roman" w:cs="Times New Roman"/>
        </w:rPr>
        <w:t>This</w:t>
      </w:r>
      <w:r w:rsidR="00DD0E26">
        <w:rPr>
          <w:rFonts w:ascii="Times New Roman" w:hAnsi="Times New Roman" w:cs="Times New Roman"/>
        </w:rPr>
        <w:t xml:space="preserve"> summary</w:t>
      </w:r>
      <w:r w:rsidR="00C85D2D" w:rsidRPr="00FF0B35">
        <w:rPr>
          <w:rFonts w:ascii="Times New Roman" w:hAnsi="Times New Roman" w:cs="Times New Roman"/>
        </w:rPr>
        <w:t xml:space="preserve"> provides a</w:t>
      </w:r>
      <w:r w:rsidR="00B60299" w:rsidRPr="00FF0B35">
        <w:rPr>
          <w:rFonts w:ascii="Times New Roman" w:hAnsi="Times New Roman" w:cs="Times New Roman"/>
        </w:rPr>
        <w:t>n</w:t>
      </w:r>
      <w:r w:rsidR="004B4BB7">
        <w:rPr>
          <w:rFonts w:ascii="Times New Roman" w:hAnsi="Times New Roman" w:cs="Times New Roman"/>
        </w:rPr>
        <w:t xml:space="preserve"> brief</w:t>
      </w:r>
      <w:r w:rsidR="00B60299" w:rsidRPr="00FF0B35">
        <w:rPr>
          <w:rFonts w:ascii="Times New Roman" w:hAnsi="Times New Roman" w:cs="Times New Roman"/>
        </w:rPr>
        <w:t xml:space="preserve"> </w:t>
      </w:r>
      <w:r w:rsidR="00C85D2D" w:rsidRPr="00FF0B35">
        <w:rPr>
          <w:rFonts w:ascii="Times New Roman" w:hAnsi="Times New Roman" w:cs="Times New Roman"/>
        </w:rPr>
        <w:t xml:space="preserve">overview of the proposed cast of characters: </w:t>
      </w:r>
      <w:r w:rsidRPr="00FF0B35">
        <w:rPr>
          <w:rFonts w:ascii="Times New Roman" w:hAnsi="Times New Roman" w:cs="Times New Roman"/>
        </w:rPr>
        <w:t>Jessica Drew as Spider-Woman, Jerry Hunt as a U.S. government agent, Benjamin Alley as a newspaper editor, Penny as “J’s niece,” Alice as “J’s stout, motherly maid</w:t>
      </w:r>
      <w:r w:rsidR="00B60299" w:rsidRPr="00FF0B35">
        <w:rPr>
          <w:rFonts w:ascii="Times New Roman" w:hAnsi="Times New Roman" w:cs="Times New Roman"/>
        </w:rPr>
        <w:t>,</w:t>
      </w:r>
      <w:r w:rsidRPr="00FF0B35">
        <w:rPr>
          <w:rFonts w:ascii="Times New Roman" w:hAnsi="Times New Roman" w:cs="Times New Roman"/>
        </w:rPr>
        <w:t>”</w:t>
      </w:r>
      <w:r w:rsidR="002250B2">
        <w:rPr>
          <w:rFonts w:ascii="Times New Roman" w:hAnsi="Times New Roman" w:cs="Times New Roman"/>
        </w:rPr>
        <w:t xml:space="preserve"> and</w:t>
      </w:r>
      <w:r w:rsidRPr="00FF0B35">
        <w:rPr>
          <w:rFonts w:ascii="Times New Roman" w:hAnsi="Times New Roman" w:cs="Times New Roman"/>
        </w:rPr>
        <w:t xml:space="preserve"> Police Chief Clarence Cooper who hates Spider-Woman (Figure </w:t>
      </w:r>
      <w:r w:rsidR="00BD1A2C" w:rsidRPr="00FF0B35">
        <w:rPr>
          <w:rFonts w:ascii="Times New Roman" w:hAnsi="Times New Roman" w:cs="Times New Roman"/>
        </w:rPr>
        <w:t>1</w:t>
      </w:r>
      <w:r w:rsidRPr="00FF0B35">
        <w:rPr>
          <w:rFonts w:ascii="Times New Roman" w:hAnsi="Times New Roman" w:cs="Times New Roman"/>
        </w:rPr>
        <w:t xml:space="preserve">). Of the six human characters </w:t>
      </w:r>
      <w:r w:rsidR="00173FD5" w:rsidRPr="00FF0B35">
        <w:rPr>
          <w:rFonts w:ascii="Times New Roman" w:hAnsi="Times New Roman" w:cs="Times New Roman"/>
        </w:rPr>
        <w:t>conceptualized</w:t>
      </w:r>
      <w:r w:rsidR="001F4D1D">
        <w:rPr>
          <w:rFonts w:ascii="Times New Roman" w:hAnsi="Times New Roman" w:cs="Times New Roman"/>
        </w:rPr>
        <w:t xml:space="preserve"> at this stage</w:t>
      </w:r>
      <w:r w:rsidRPr="00FF0B35">
        <w:rPr>
          <w:rFonts w:ascii="Times New Roman" w:hAnsi="Times New Roman" w:cs="Times New Roman"/>
        </w:rPr>
        <w:t xml:space="preserve">, half of them </w:t>
      </w:r>
      <w:r w:rsidR="00DF43DD">
        <w:rPr>
          <w:rFonts w:ascii="Times New Roman" w:hAnsi="Times New Roman" w:cs="Times New Roman"/>
        </w:rPr>
        <w:t>were</w:t>
      </w:r>
      <w:r w:rsidRPr="00FF0B35">
        <w:rPr>
          <w:rFonts w:ascii="Times New Roman" w:hAnsi="Times New Roman" w:cs="Times New Roman"/>
        </w:rPr>
        <w:t xml:space="preserve"> women</w:t>
      </w:r>
      <w:r w:rsidR="00727319" w:rsidRPr="00FF0B35">
        <w:rPr>
          <w:rFonts w:ascii="Times New Roman" w:hAnsi="Times New Roman" w:cs="Times New Roman"/>
        </w:rPr>
        <w:t xml:space="preserve">. </w:t>
      </w:r>
    </w:p>
    <w:p w14:paraId="6ECEFEAD" w14:textId="41F9916A" w:rsidR="0047022E" w:rsidRPr="00FF0B35" w:rsidRDefault="000D1542" w:rsidP="00FF0B35">
      <w:pPr>
        <w:spacing w:line="480" w:lineRule="auto"/>
        <w:ind w:firstLine="720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lastRenderedPageBreak/>
        <w:t xml:space="preserve">These character dynamics are elaborated upon in </w:t>
      </w:r>
      <w:r w:rsidR="00D1553B" w:rsidRPr="00FF0B35">
        <w:rPr>
          <w:rFonts w:ascii="Times New Roman" w:hAnsi="Times New Roman" w:cs="Times New Roman"/>
        </w:rPr>
        <w:t>an</w:t>
      </w:r>
      <w:r w:rsidRPr="00FF0B35">
        <w:rPr>
          <w:rFonts w:ascii="Times New Roman" w:hAnsi="Times New Roman" w:cs="Times New Roman"/>
        </w:rPr>
        <w:t xml:space="preserve"> undated</w:t>
      </w:r>
      <w:r w:rsidR="009B0F48">
        <w:rPr>
          <w:rFonts w:ascii="Times New Roman" w:hAnsi="Times New Roman" w:cs="Times New Roman"/>
        </w:rPr>
        <w:t>, photocopied</w:t>
      </w:r>
      <w:r w:rsidRPr="00FF0B35">
        <w:rPr>
          <w:rFonts w:ascii="Times New Roman" w:hAnsi="Times New Roman" w:cs="Times New Roman"/>
        </w:rPr>
        <w:t xml:space="preserve"> treatment describing the premise of “The Mysterious Spider-Woman,” and </w:t>
      </w:r>
      <w:r w:rsidR="000B5BF0">
        <w:rPr>
          <w:rFonts w:ascii="Times New Roman" w:hAnsi="Times New Roman" w:cs="Times New Roman"/>
        </w:rPr>
        <w:t>this</w:t>
      </w:r>
      <w:r w:rsidR="00AF1F69">
        <w:rPr>
          <w:rFonts w:ascii="Times New Roman" w:hAnsi="Times New Roman" w:cs="Times New Roman"/>
        </w:rPr>
        <w:t xml:space="preserve"> treatment</w:t>
      </w:r>
      <w:r w:rsidRPr="00FF0B35">
        <w:rPr>
          <w:rFonts w:ascii="Times New Roman" w:hAnsi="Times New Roman" w:cs="Times New Roman"/>
        </w:rPr>
        <w:t xml:space="preserve"> provides a preview of the possibilities of interactions women could have with each other. </w:t>
      </w:r>
      <w:r w:rsidR="00BD1A2C" w:rsidRPr="00FF0B35">
        <w:rPr>
          <w:rFonts w:ascii="Times New Roman" w:hAnsi="Times New Roman" w:cs="Times New Roman"/>
        </w:rPr>
        <w:t xml:space="preserve">The two female characters in the supporting cast are discussed in more detail, including </w:t>
      </w:r>
      <w:r w:rsidR="00F35D7A" w:rsidRPr="00FF0B35">
        <w:rPr>
          <w:rFonts w:ascii="Times New Roman" w:hAnsi="Times New Roman" w:cs="Times New Roman"/>
        </w:rPr>
        <w:t xml:space="preserve">“a cute, bright little 12-year-old girl named </w:t>
      </w:r>
      <w:r w:rsidR="00F35D7A" w:rsidRPr="00FF0B35">
        <w:rPr>
          <w:rFonts w:ascii="Times New Roman" w:hAnsi="Times New Roman" w:cs="Times New Roman"/>
          <w:u w:val="single"/>
        </w:rPr>
        <w:t>Penny Baker</w:t>
      </w:r>
      <w:r w:rsidR="007B65F6">
        <w:rPr>
          <w:rFonts w:ascii="Times New Roman" w:hAnsi="Times New Roman" w:cs="Times New Roman"/>
        </w:rPr>
        <w:t xml:space="preserve"> [emphasis in original]</w:t>
      </w:r>
      <w:r w:rsidR="00F35D7A" w:rsidRPr="00FF0B35">
        <w:rPr>
          <w:rFonts w:ascii="Times New Roman" w:hAnsi="Times New Roman" w:cs="Times New Roman"/>
        </w:rPr>
        <w:t>. An orphan, Penny lives with her Aunt Jessica</w:t>
      </w:r>
      <w:r w:rsidR="008926D2" w:rsidRPr="00FF0B35">
        <w:rPr>
          <w:rFonts w:ascii="Times New Roman" w:hAnsi="Times New Roman" w:cs="Times New Roman"/>
        </w:rPr>
        <w:t xml:space="preserve"> [… </w:t>
      </w:r>
      <w:r w:rsidR="001E366D">
        <w:rPr>
          <w:rFonts w:ascii="Times New Roman" w:hAnsi="Times New Roman" w:cs="Times New Roman"/>
        </w:rPr>
        <w:t>and Penny</w:t>
      </w:r>
      <w:r w:rsidR="008926D2" w:rsidRPr="00FF0B35">
        <w:rPr>
          <w:rFonts w:ascii="Times New Roman" w:hAnsi="Times New Roman" w:cs="Times New Roman"/>
        </w:rPr>
        <w:t>]</w:t>
      </w:r>
      <w:r w:rsidR="00262701" w:rsidRPr="00FF0B35">
        <w:rPr>
          <w:rFonts w:ascii="Times New Roman" w:hAnsi="Times New Roman" w:cs="Times New Roman"/>
        </w:rPr>
        <w:t xml:space="preserve"> wants to grow up just like her</w:t>
      </w:r>
      <w:r w:rsidR="008926D2" w:rsidRPr="00FF0B35">
        <w:rPr>
          <w:rFonts w:ascii="Times New Roman" w:hAnsi="Times New Roman" w:cs="Times New Roman"/>
        </w:rPr>
        <w:t xml:space="preserve"> [Spider-Woman]</w:t>
      </w:r>
      <w:r w:rsidR="00262701" w:rsidRPr="00FF0B35">
        <w:rPr>
          <w:rFonts w:ascii="Times New Roman" w:hAnsi="Times New Roman" w:cs="Times New Roman"/>
        </w:rPr>
        <w:t xml:space="preserve">,” </w:t>
      </w:r>
      <w:r w:rsidR="00BD1A2C" w:rsidRPr="00FF0B35">
        <w:rPr>
          <w:rFonts w:ascii="Times New Roman" w:hAnsi="Times New Roman" w:cs="Times New Roman"/>
        </w:rPr>
        <w:t>and</w:t>
      </w:r>
      <w:r w:rsidR="00262701" w:rsidRPr="00FF0B35">
        <w:rPr>
          <w:rFonts w:ascii="Times New Roman" w:hAnsi="Times New Roman" w:cs="Times New Roman"/>
        </w:rPr>
        <w:t xml:space="preserve"> a “warm, motherly maid named </w:t>
      </w:r>
      <w:r w:rsidR="00262701" w:rsidRPr="00FF0B35">
        <w:rPr>
          <w:rFonts w:ascii="Times New Roman" w:hAnsi="Times New Roman" w:cs="Times New Roman"/>
          <w:u w:val="single"/>
        </w:rPr>
        <w:t>Alice.</w:t>
      </w:r>
      <w:r w:rsidR="00262701" w:rsidRPr="00FF0B35">
        <w:rPr>
          <w:rFonts w:ascii="Times New Roman" w:hAnsi="Times New Roman" w:cs="Times New Roman"/>
        </w:rPr>
        <w:t xml:space="preserve"> [</w:t>
      </w:r>
      <w:r w:rsidR="007B65F6">
        <w:rPr>
          <w:rFonts w:ascii="Times New Roman" w:hAnsi="Times New Roman" w:cs="Times New Roman"/>
        </w:rPr>
        <w:t xml:space="preserve">emphasis in original </w:t>
      </w:r>
      <w:r w:rsidR="00262701" w:rsidRPr="00FF0B35">
        <w:rPr>
          <w:rFonts w:ascii="Times New Roman" w:hAnsi="Times New Roman" w:cs="Times New Roman"/>
        </w:rPr>
        <w:t xml:space="preserve">…] She half-suspects Spider-Woman must be a man, because no female could possibly do all the things Spider-Woman gets the credit for accomplishing” (Figure </w:t>
      </w:r>
      <w:r w:rsidR="00BD1A2C" w:rsidRPr="00FF0B35">
        <w:rPr>
          <w:rFonts w:ascii="Times New Roman" w:hAnsi="Times New Roman" w:cs="Times New Roman"/>
        </w:rPr>
        <w:t>2</w:t>
      </w:r>
      <w:r w:rsidR="00262701" w:rsidRPr="00FF0B35">
        <w:rPr>
          <w:rFonts w:ascii="Times New Roman" w:hAnsi="Times New Roman" w:cs="Times New Roman"/>
        </w:rPr>
        <w:t>).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3"/>
      </w:r>
      <w:r w:rsidR="00546556" w:rsidRPr="00FF0B35">
        <w:rPr>
          <w:rFonts w:ascii="Times New Roman" w:hAnsi="Times New Roman" w:cs="Times New Roman"/>
        </w:rPr>
        <w:t xml:space="preserve"> </w:t>
      </w:r>
      <w:r w:rsidR="00023DF4" w:rsidRPr="00FF0B35">
        <w:rPr>
          <w:rFonts w:ascii="Times New Roman" w:hAnsi="Times New Roman" w:cs="Times New Roman"/>
        </w:rPr>
        <w:t>This treatment alludes to</w:t>
      </w:r>
      <w:r w:rsidR="00BD1CFE" w:rsidRPr="00FF0B35">
        <w:rPr>
          <w:rFonts w:ascii="Times New Roman" w:hAnsi="Times New Roman" w:cs="Times New Roman"/>
        </w:rPr>
        <w:t xml:space="preserve"> potential for</w:t>
      </w:r>
      <w:r w:rsidR="00023DF4" w:rsidRPr="00FF0B35">
        <w:rPr>
          <w:rFonts w:ascii="Times New Roman" w:hAnsi="Times New Roman" w:cs="Times New Roman"/>
        </w:rPr>
        <w:t xml:space="preserve"> multifaceted relationships </w:t>
      </w:r>
      <w:r w:rsidR="00BD1CFE" w:rsidRPr="00FF0B35">
        <w:rPr>
          <w:rFonts w:ascii="Times New Roman" w:hAnsi="Times New Roman" w:cs="Times New Roman"/>
        </w:rPr>
        <w:t xml:space="preserve">and interactions </w:t>
      </w:r>
      <w:r w:rsidR="00023DF4" w:rsidRPr="00FF0B35">
        <w:rPr>
          <w:rFonts w:ascii="Times New Roman" w:hAnsi="Times New Roman" w:cs="Times New Roman"/>
        </w:rPr>
        <w:t xml:space="preserve">between female characters; Penny admires Spider-Woman to the extent that she wishes her aunt was more like her, </w:t>
      </w:r>
      <w:r w:rsidR="00801768" w:rsidRPr="00FF0B35">
        <w:rPr>
          <w:rFonts w:ascii="Times New Roman" w:hAnsi="Times New Roman" w:cs="Times New Roman"/>
        </w:rPr>
        <w:t xml:space="preserve">and Alice cares for Jessica, even if she disavows Spider-Woman. </w:t>
      </w:r>
    </w:p>
    <w:p w14:paraId="16E0FA3C" w14:textId="2677A653" w:rsidR="00774AF0" w:rsidRPr="00FF0B35" w:rsidRDefault="008B39B2" w:rsidP="00B83C21">
      <w:pPr>
        <w:spacing w:line="480" w:lineRule="auto"/>
        <w:ind w:firstLine="720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 xml:space="preserve">However, a different version of a nearly identical treatment </w:t>
      </w:r>
      <w:r w:rsidR="007F51F6">
        <w:rPr>
          <w:rFonts w:ascii="Times New Roman" w:hAnsi="Times New Roman" w:cs="Times New Roman"/>
        </w:rPr>
        <w:t xml:space="preserve">that combines printed text with handwritten notes, ideas, and revisions </w:t>
      </w:r>
      <w:r w:rsidRPr="00FF0B35">
        <w:rPr>
          <w:rFonts w:ascii="Times New Roman" w:hAnsi="Times New Roman" w:cs="Times New Roman"/>
        </w:rPr>
        <w:t xml:space="preserve">redefines narrative possibilities for </w:t>
      </w:r>
      <w:r w:rsidR="00AF59B8" w:rsidRPr="00FF0B35">
        <w:rPr>
          <w:rFonts w:ascii="Times New Roman" w:hAnsi="Times New Roman" w:cs="Times New Roman"/>
        </w:rPr>
        <w:t>female interactions</w:t>
      </w:r>
      <w:r w:rsidR="005F73F5" w:rsidRPr="00FF0B35">
        <w:rPr>
          <w:rFonts w:ascii="Times New Roman" w:hAnsi="Times New Roman" w:cs="Times New Roman"/>
        </w:rPr>
        <w:t xml:space="preserve"> in </w:t>
      </w:r>
      <w:r w:rsidR="005F73F5" w:rsidRPr="00FF0B35">
        <w:rPr>
          <w:rFonts w:ascii="Times New Roman" w:hAnsi="Times New Roman" w:cs="Times New Roman"/>
          <w:i/>
          <w:iCs/>
        </w:rPr>
        <w:t>Spider-Woman.</w:t>
      </w:r>
      <w:r w:rsidR="005F73F5" w:rsidRPr="00FF0B35">
        <w:rPr>
          <w:rFonts w:ascii="Times New Roman" w:hAnsi="Times New Roman" w:cs="Times New Roman"/>
        </w:rPr>
        <w:t xml:space="preserve"> </w:t>
      </w:r>
      <w:r w:rsidR="00AF59B8" w:rsidRPr="00FF0B35">
        <w:rPr>
          <w:rFonts w:ascii="Times New Roman" w:hAnsi="Times New Roman" w:cs="Times New Roman"/>
        </w:rPr>
        <w:t>T</w:t>
      </w:r>
      <w:r w:rsidR="00ED69C7" w:rsidRPr="00FF0B35">
        <w:rPr>
          <w:rFonts w:ascii="Times New Roman" w:hAnsi="Times New Roman" w:cs="Times New Roman"/>
        </w:rPr>
        <w:t>he</w:t>
      </w:r>
      <w:r w:rsidR="00BD2740">
        <w:rPr>
          <w:rFonts w:ascii="Times New Roman" w:hAnsi="Times New Roman" w:cs="Times New Roman"/>
        </w:rPr>
        <w:t xml:space="preserve"> base</w:t>
      </w:r>
      <w:r w:rsidR="00ED69C7" w:rsidRPr="00FF0B35">
        <w:rPr>
          <w:rFonts w:ascii="Times New Roman" w:hAnsi="Times New Roman" w:cs="Times New Roman"/>
        </w:rPr>
        <w:t xml:space="preserve"> typed text</w:t>
      </w:r>
      <w:r w:rsidR="00AF59B8" w:rsidRPr="00FF0B35">
        <w:rPr>
          <w:rFonts w:ascii="Times New Roman" w:hAnsi="Times New Roman" w:cs="Times New Roman"/>
        </w:rPr>
        <w:t xml:space="preserve"> in </w:t>
      </w:r>
      <w:r w:rsidR="0007044A">
        <w:rPr>
          <w:rFonts w:ascii="Times New Roman" w:hAnsi="Times New Roman" w:cs="Times New Roman"/>
        </w:rPr>
        <w:t>this version of the</w:t>
      </w:r>
      <w:r w:rsidR="00AF59B8" w:rsidRPr="00FF0B35">
        <w:rPr>
          <w:rFonts w:ascii="Times New Roman" w:hAnsi="Times New Roman" w:cs="Times New Roman"/>
        </w:rPr>
        <w:t xml:space="preserve"> document includes references to </w:t>
      </w:r>
      <w:r w:rsidR="00ED69C7" w:rsidRPr="00FF0B35">
        <w:rPr>
          <w:rFonts w:ascii="Times New Roman" w:hAnsi="Times New Roman" w:cs="Times New Roman"/>
        </w:rPr>
        <w:t>“Expose” magazine and not the later “Justice” publication</w:t>
      </w:r>
      <w:r w:rsidR="00E16B4D" w:rsidRPr="00FF0B35">
        <w:rPr>
          <w:rFonts w:ascii="Times New Roman" w:hAnsi="Times New Roman" w:cs="Times New Roman"/>
        </w:rPr>
        <w:t>, suggesting the printed text predates the version discussed above</w:t>
      </w:r>
      <w:r w:rsidR="00047B12">
        <w:rPr>
          <w:rFonts w:ascii="Times New Roman" w:hAnsi="Times New Roman" w:cs="Times New Roman"/>
        </w:rPr>
        <w:t>,</w:t>
      </w:r>
      <w:r w:rsidR="00E16B4D" w:rsidRPr="00FF0B35">
        <w:rPr>
          <w:rFonts w:ascii="Times New Roman" w:hAnsi="Times New Roman" w:cs="Times New Roman"/>
        </w:rPr>
        <w:t xml:space="preserve"> which </w:t>
      </w:r>
      <w:r w:rsidR="00C51D6C">
        <w:rPr>
          <w:rFonts w:ascii="Times New Roman" w:hAnsi="Times New Roman" w:cs="Times New Roman"/>
        </w:rPr>
        <w:t>used the term</w:t>
      </w:r>
      <w:r w:rsidR="00E16B4D" w:rsidRPr="00FF0B35">
        <w:rPr>
          <w:rFonts w:ascii="Times New Roman" w:hAnsi="Times New Roman" w:cs="Times New Roman"/>
        </w:rPr>
        <w:t xml:space="preserve"> “Justice”—</w:t>
      </w:r>
      <w:r w:rsidR="00ED69C7" w:rsidRPr="00FF0B35">
        <w:rPr>
          <w:rFonts w:ascii="Times New Roman" w:hAnsi="Times New Roman" w:cs="Times New Roman"/>
        </w:rPr>
        <w:t xml:space="preserve">but handwritten notes </w:t>
      </w:r>
      <w:r w:rsidR="00376EBF" w:rsidRPr="00FF0B35">
        <w:rPr>
          <w:rFonts w:ascii="Times New Roman" w:hAnsi="Times New Roman" w:cs="Times New Roman"/>
        </w:rPr>
        <w:t>annotating</w:t>
      </w:r>
      <w:r w:rsidR="00ED69C7" w:rsidRPr="00FF0B35">
        <w:rPr>
          <w:rFonts w:ascii="Times New Roman" w:hAnsi="Times New Roman" w:cs="Times New Roman"/>
        </w:rPr>
        <w:t xml:space="preserve"> </w:t>
      </w:r>
      <w:r w:rsidR="003B73F8">
        <w:rPr>
          <w:rFonts w:ascii="Times New Roman" w:hAnsi="Times New Roman" w:cs="Times New Roman"/>
        </w:rPr>
        <w:t xml:space="preserve">this </w:t>
      </w:r>
      <w:r w:rsidR="00ED69C7" w:rsidRPr="00FF0B35">
        <w:rPr>
          <w:rFonts w:ascii="Times New Roman" w:hAnsi="Times New Roman" w:cs="Times New Roman"/>
        </w:rPr>
        <w:t>printed draft provide insight into intentional</w:t>
      </w:r>
      <w:r w:rsidR="008E6E30" w:rsidRPr="00FF0B35">
        <w:rPr>
          <w:rFonts w:ascii="Times New Roman" w:hAnsi="Times New Roman" w:cs="Times New Roman"/>
        </w:rPr>
        <w:t xml:space="preserve"> character</w:t>
      </w:r>
      <w:r w:rsidR="001826C8">
        <w:rPr>
          <w:rFonts w:ascii="Times New Roman" w:hAnsi="Times New Roman" w:cs="Times New Roman"/>
        </w:rPr>
        <w:t xml:space="preserve"> alterations</w:t>
      </w:r>
      <w:r w:rsidR="009011C4">
        <w:rPr>
          <w:rFonts w:ascii="Times New Roman" w:hAnsi="Times New Roman" w:cs="Times New Roman"/>
        </w:rPr>
        <w:t xml:space="preserve"> that </w:t>
      </w:r>
      <w:r w:rsidR="00A65159">
        <w:rPr>
          <w:rFonts w:ascii="Times New Roman" w:hAnsi="Times New Roman" w:cs="Times New Roman"/>
        </w:rPr>
        <w:t>were</w:t>
      </w:r>
      <w:r w:rsidR="009011C4">
        <w:rPr>
          <w:rFonts w:ascii="Times New Roman" w:hAnsi="Times New Roman" w:cs="Times New Roman"/>
        </w:rPr>
        <w:t xml:space="preserve"> replicated </w:t>
      </w:r>
      <w:r w:rsidR="000A0595">
        <w:rPr>
          <w:rFonts w:ascii="Times New Roman" w:hAnsi="Times New Roman" w:cs="Times New Roman"/>
        </w:rPr>
        <w:t xml:space="preserve">in </w:t>
      </w:r>
      <w:r w:rsidR="00473587">
        <w:rPr>
          <w:rFonts w:ascii="Times New Roman" w:hAnsi="Times New Roman" w:cs="Times New Roman"/>
        </w:rPr>
        <w:t>later</w:t>
      </w:r>
      <w:r w:rsidR="000A0595">
        <w:rPr>
          <w:rFonts w:ascii="Times New Roman" w:hAnsi="Times New Roman" w:cs="Times New Roman"/>
        </w:rPr>
        <w:t xml:space="preserve"> documents</w:t>
      </w:r>
      <w:r w:rsidR="00ED69C7" w:rsidRPr="00FF0B35">
        <w:rPr>
          <w:rFonts w:ascii="Times New Roman" w:hAnsi="Times New Roman" w:cs="Times New Roman"/>
        </w:rPr>
        <w:t xml:space="preserve">, many of which were </w:t>
      </w:r>
      <w:r w:rsidR="009B37D9">
        <w:rPr>
          <w:rFonts w:ascii="Times New Roman" w:hAnsi="Times New Roman" w:cs="Times New Roman"/>
        </w:rPr>
        <w:t>also</w:t>
      </w:r>
      <w:r w:rsidR="004C1E0B">
        <w:rPr>
          <w:rFonts w:ascii="Times New Roman" w:hAnsi="Times New Roman" w:cs="Times New Roman"/>
        </w:rPr>
        <w:t xml:space="preserve"> </w:t>
      </w:r>
      <w:r w:rsidR="00ED69C7" w:rsidRPr="00FF0B35">
        <w:rPr>
          <w:rFonts w:ascii="Times New Roman" w:hAnsi="Times New Roman" w:cs="Times New Roman"/>
        </w:rPr>
        <w:t xml:space="preserve">maintained </w:t>
      </w:r>
      <w:r w:rsidR="000E6CA3" w:rsidRPr="00FF0B35">
        <w:rPr>
          <w:rFonts w:ascii="Times New Roman" w:hAnsi="Times New Roman" w:cs="Times New Roman"/>
        </w:rPr>
        <w:t xml:space="preserve">throughout the </w:t>
      </w:r>
      <w:r w:rsidR="002376B5">
        <w:rPr>
          <w:rFonts w:ascii="Times New Roman" w:hAnsi="Times New Roman" w:cs="Times New Roman"/>
        </w:rPr>
        <w:t xml:space="preserve">production </w:t>
      </w:r>
      <w:r w:rsidR="000E6CA3" w:rsidRPr="00FF0B35">
        <w:rPr>
          <w:rFonts w:ascii="Times New Roman" w:hAnsi="Times New Roman" w:cs="Times New Roman"/>
        </w:rPr>
        <w:t>and release of</w:t>
      </w:r>
      <w:r w:rsidR="00ED69C7" w:rsidRPr="00FF0B35">
        <w:rPr>
          <w:rFonts w:ascii="Times New Roman" w:hAnsi="Times New Roman" w:cs="Times New Roman"/>
        </w:rPr>
        <w:t xml:space="preserve"> </w:t>
      </w:r>
      <w:r w:rsidR="00ED69C7" w:rsidRPr="00FF0B35">
        <w:rPr>
          <w:rFonts w:ascii="Times New Roman" w:hAnsi="Times New Roman" w:cs="Times New Roman"/>
          <w:i/>
          <w:iCs/>
        </w:rPr>
        <w:t>Spider-Woma</w:t>
      </w:r>
      <w:r w:rsidR="000E6CA3" w:rsidRPr="00FF0B35">
        <w:rPr>
          <w:rFonts w:ascii="Times New Roman" w:hAnsi="Times New Roman" w:cs="Times New Roman"/>
          <w:i/>
          <w:iCs/>
        </w:rPr>
        <w:t>n</w:t>
      </w:r>
      <w:r w:rsidR="00ED69C7" w:rsidRPr="00FF0B35">
        <w:rPr>
          <w:rFonts w:ascii="Times New Roman" w:hAnsi="Times New Roman" w:cs="Times New Roman"/>
        </w:rPr>
        <w:t xml:space="preserve">. </w:t>
      </w:r>
      <w:r w:rsidR="00EC774B" w:rsidRPr="00FF0B35">
        <w:rPr>
          <w:rFonts w:ascii="Times New Roman" w:hAnsi="Times New Roman" w:cs="Times New Roman"/>
        </w:rPr>
        <w:t xml:space="preserve">In the paragraph detailing the character Penny Baker, every instance of “Penny” </w:t>
      </w:r>
      <w:r w:rsidR="006169DB" w:rsidRPr="00FF0B35">
        <w:rPr>
          <w:rFonts w:ascii="Times New Roman" w:hAnsi="Times New Roman" w:cs="Times New Roman"/>
        </w:rPr>
        <w:t xml:space="preserve">was </w:t>
      </w:r>
      <w:r w:rsidR="00EC774B" w:rsidRPr="00FF0B35">
        <w:rPr>
          <w:rFonts w:ascii="Times New Roman" w:hAnsi="Times New Roman" w:cs="Times New Roman"/>
        </w:rPr>
        <w:t xml:space="preserve">struck and replaced with “Billy”; the “she” and “her” pronouns </w:t>
      </w:r>
      <w:r w:rsidR="007A5108">
        <w:rPr>
          <w:rFonts w:ascii="Times New Roman" w:hAnsi="Times New Roman" w:cs="Times New Roman"/>
        </w:rPr>
        <w:t>were</w:t>
      </w:r>
      <w:r w:rsidR="00EC774B" w:rsidRPr="00FF0B35">
        <w:rPr>
          <w:rFonts w:ascii="Times New Roman" w:hAnsi="Times New Roman" w:cs="Times New Roman"/>
        </w:rPr>
        <w:t xml:space="preserve"> </w:t>
      </w:r>
      <w:r w:rsidR="00EC774B" w:rsidRPr="00FF0B35">
        <w:rPr>
          <w:rFonts w:ascii="Times New Roman" w:hAnsi="Times New Roman" w:cs="Times New Roman"/>
        </w:rPr>
        <w:lastRenderedPageBreak/>
        <w:t>replaced with “he” and “his.”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4"/>
      </w:r>
      <w:r w:rsidR="00546556" w:rsidRPr="00FF0B35">
        <w:rPr>
          <w:rFonts w:ascii="Times New Roman" w:hAnsi="Times New Roman" w:cs="Times New Roman"/>
        </w:rPr>
        <w:t xml:space="preserve"> </w:t>
      </w:r>
      <w:r w:rsidR="00EC774B" w:rsidRPr="00FF0B35">
        <w:rPr>
          <w:rFonts w:ascii="Times New Roman" w:hAnsi="Times New Roman" w:cs="Times New Roman"/>
        </w:rPr>
        <w:t xml:space="preserve">Only one additional change was made to the character: instead of Penny wanting to grow up just like </w:t>
      </w:r>
      <w:r w:rsidR="003F4655" w:rsidRPr="00FF0B35">
        <w:rPr>
          <w:rFonts w:ascii="Times New Roman" w:hAnsi="Times New Roman" w:cs="Times New Roman"/>
        </w:rPr>
        <w:t>Spider-Woman</w:t>
      </w:r>
      <w:r w:rsidR="00EC774B" w:rsidRPr="00FF0B35">
        <w:rPr>
          <w:rFonts w:ascii="Times New Roman" w:hAnsi="Times New Roman" w:cs="Times New Roman"/>
        </w:rPr>
        <w:t>, Billy “wants to be her partner she he gr</w:t>
      </w:r>
      <w:r w:rsidR="00D92837" w:rsidRPr="00FF0B35">
        <w:rPr>
          <w:rFonts w:ascii="Times New Roman" w:hAnsi="Times New Roman" w:cs="Times New Roman"/>
        </w:rPr>
        <w:t xml:space="preserve">ows up”—noting the gendered limitations of </w:t>
      </w:r>
      <w:r w:rsidR="0061739E" w:rsidRPr="00FF0B35">
        <w:rPr>
          <w:rFonts w:ascii="Times New Roman" w:hAnsi="Times New Roman" w:cs="Times New Roman"/>
        </w:rPr>
        <w:t>aspiring to be</w:t>
      </w:r>
      <w:r w:rsidR="00E61861" w:rsidRPr="00FF0B35">
        <w:rPr>
          <w:rFonts w:ascii="Times New Roman" w:hAnsi="Times New Roman" w:cs="Times New Roman"/>
        </w:rPr>
        <w:t xml:space="preserve"> like</w:t>
      </w:r>
      <w:r w:rsidR="00D92837" w:rsidRPr="00FF0B35">
        <w:rPr>
          <w:rFonts w:ascii="Times New Roman" w:hAnsi="Times New Roman" w:cs="Times New Roman"/>
        </w:rPr>
        <w:t xml:space="preserve"> a </w:t>
      </w:r>
      <w:r w:rsidR="004F65C4" w:rsidRPr="00FF0B35">
        <w:rPr>
          <w:rFonts w:ascii="Times New Roman" w:hAnsi="Times New Roman" w:cs="Times New Roman"/>
        </w:rPr>
        <w:t>heroine</w:t>
      </w:r>
      <w:r w:rsidR="001A55B8" w:rsidRPr="00FF0B35">
        <w:rPr>
          <w:rFonts w:ascii="Times New Roman" w:hAnsi="Times New Roman" w:cs="Times New Roman"/>
        </w:rPr>
        <w:t xml:space="preserve"> (Figure 3)</w:t>
      </w:r>
      <w:r w:rsidR="00D92837" w:rsidRPr="00FF0B35">
        <w:rPr>
          <w:rFonts w:ascii="Times New Roman" w:hAnsi="Times New Roman" w:cs="Times New Roman"/>
        </w:rPr>
        <w:t>.</w:t>
      </w:r>
      <w:r w:rsidR="004F65C4" w:rsidRPr="00FF0B35">
        <w:rPr>
          <w:rFonts w:ascii="Times New Roman" w:hAnsi="Times New Roman" w:cs="Times New Roman"/>
        </w:rPr>
        <w:t xml:space="preserve"> The character of Alice is subjected to </w:t>
      </w:r>
      <w:r w:rsidR="00B1357C">
        <w:rPr>
          <w:rFonts w:ascii="Times New Roman" w:hAnsi="Times New Roman" w:cs="Times New Roman"/>
        </w:rPr>
        <w:t>an even</w:t>
      </w:r>
      <w:r w:rsidR="004F65C4" w:rsidRPr="00FF0B35">
        <w:rPr>
          <w:rFonts w:ascii="Times New Roman" w:hAnsi="Times New Roman" w:cs="Times New Roman"/>
        </w:rPr>
        <w:t xml:space="preserve"> more drastic change. While </w:t>
      </w:r>
      <w:r w:rsidR="009869CD">
        <w:rPr>
          <w:rFonts w:ascii="Times New Roman" w:hAnsi="Times New Roman" w:cs="Times New Roman"/>
        </w:rPr>
        <w:t>the printed</w:t>
      </w:r>
      <w:r w:rsidR="004F65C4" w:rsidRPr="00FF0B35">
        <w:rPr>
          <w:rFonts w:ascii="Times New Roman" w:hAnsi="Times New Roman" w:cs="Times New Roman"/>
        </w:rPr>
        <w:t xml:space="preserve"> draft </w:t>
      </w:r>
      <w:r w:rsidR="00CF06B1" w:rsidRPr="00FF0B35">
        <w:rPr>
          <w:rFonts w:ascii="Times New Roman" w:hAnsi="Times New Roman" w:cs="Times New Roman"/>
        </w:rPr>
        <w:t>acknowledged the character as Jessica’s “</w:t>
      </w:r>
      <w:r w:rsidR="004F65C4" w:rsidRPr="00FF0B35">
        <w:rPr>
          <w:rFonts w:ascii="Times New Roman" w:hAnsi="Times New Roman" w:cs="Times New Roman"/>
        </w:rPr>
        <w:t xml:space="preserve">motherly maid, Alice,” </w:t>
      </w:r>
      <w:r w:rsidR="00CF06B1" w:rsidRPr="00FF0B35">
        <w:rPr>
          <w:rFonts w:ascii="Times New Roman" w:hAnsi="Times New Roman" w:cs="Times New Roman"/>
        </w:rPr>
        <w:t>these</w:t>
      </w:r>
      <w:r w:rsidR="004F65C4" w:rsidRPr="00FF0B35">
        <w:rPr>
          <w:rFonts w:ascii="Times New Roman" w:hAnsi="Times New Roman" w:cs="Times New Roman"/>
        </w:rPr>
        <w:t xml:space="preserve"> three words are</w:t>
      </w:r>
      <w:r w:rsidR="00CF06B1" w:rsidRPr="00FF0B35">
        <w:rPr>
          <w:rFonts w:ascii="Times New Roman" w:hAnsi="Times New Roman" w:cs="Times New Roman"/>
        </w:rPr>
        <w:t xml:space="preserve"> </w:t>
      </w:r>
      <w:r w:rsidR="004F65C4" w:rsidRPr="00FF0B35">
        <w:rPr>
          <w:rFonts w:ascii="Times New Roman" w:hAnsi="Times New Roman" w:cs="Times New Roman"/>
        </w:rPr>
        <w:t xml:space="preserve">struck through; </w:t>
      </w:r>
      <w:r w:rsidR="005D1E1A">
        <w:rPr>
          <w:rFonts w:ascii="Times New Roman" w:hAnsi="Times New Roman" w:cs="Times New Roman"/>
        </w:rPr>
        <w:t>hand</w:t>
      </w:r>
      <w:r w:rsidR="004F65C4" w:rsidRPr="00FF0B35">
        <w:rPr>
          <w:rFonts w:ascii="Times New Roman" w:hAnsi="Times New Roman" w:cs="Times New Roman"/>
        </w:rPr>
        <w:t>written instead is “loyal Zorbo”</w:t>
      </w:r>
      <w:r w:rsidR="001A55B8" w:rsidRPr="00FF0B35">
        <w:rPr>
          <w:rFonts w:ascii="Times New Roman" w:hAnsi="Times New Roman" w:cs="Times New Roman"/>
        </w:rPr>
        <w:t xml:space="preserve"> (Figure 4).</w:t>
      </w:r>
      <w:r w:rsidR="004F65C4" w:rsidRPr="00FF0B35">
        <w:rPr>
          <w:rFonts w:ascii="Times New Roman" w:hAnsi="Times New Roman" w:cs="Times New Roman"/>
        </w:rPr>
        <w:t xml:space="preserve"> </w:t>
      </w:r>
      <w:r w:rsidR="00953555" w:rsidRPr="00FF0B35">
        <w:rPr>
          <w:rFonts w:ascii="Times New Roman" w:hAnsi="Times New Roman" w:cs="Times New Roman"/>
        </w:rPr>
        <w:t xml:space="preserve">The character of Zorbo did not exist in the previous </w:t>
      </w:r>
      <w:r w:rsidR="00440939" w:rsidRPr="00FF0B35">
        <w:rPr>
          <w:rFonts w:ascii="Times New Roman" w:hAnsi="Times New Roman" w:cs="Times New Roman"/>
        </w:rPr>
        <w:t>iteration</w:t>
      </w:r>
      <w:r w:rsidR="00440939">
        <w:rPr>
          <w:rFonts w:ascii="Times New Roman" w:hAnsi="Times New Roman" w:cs="Times New Roman"/>
        </w:rPr>
        <w:t>,</w:t>
      </w:r>
      <w:r w:rsidR="00440939" w:rsidRPr="00FF0B35">
        <w:rPr>
          <w:rFonts w:ascii="Times New Roman" w:hAnsi="Times New Roman" w:cs="Times New Roman"/>
        </w:rPr>
        <w:t xml:space="preserve"> but</w:t>
      </w:r>
      <w:r w:rsidR="00953555" w:rsidRPr="00FF0B35">
        <w:rPr>
          <w:rFonts w:ascii="Times New Roman" w:hAnsi="Times New Roman" w:cs="Times New Roman"/>
        </w:rPr>
        <w:t xml:space="preserve"> notes </w:t>
      </w:r>
      <w:r w:rsidR="00EA48DB">
        <w:rPr>
          <w:rFonts w:ascii="Times New Roman" w:hAnsi="Times New Roman" w:cs="Times New Roman"/>
        </w:rPr>
        <w:t xml:space="preserve">on earlier pages in </w:t>
      </w:r>
      <w:r w:rsidR="00953555" w:rsidRPr="00FF0B35">
        <w:rPr>
          <w:rFonts w:ascii="Times New Roman" w:hAnsi="Times New Roman" w:cs="Times New Roman"/>
        </w:rPr>
        <w:t xml:space="preserve">this handwritten revision reveal Zorbo to be </w:t>
      </w:r>
      <w:r w:rsidR="00CF06B1" w:rsidRPr="00FF0B35">
        <w:rPr>
          <w:rFonts w:ascii="Times New Roman" w:hAnsi="Times New Roman" w:cs="Times New Roman"/>
        </w:rPr>
        <w:t xml:space="preserve">conceived as </w:t>
      </w:r>
      <w:r w:rsidR="00953555" w:rsidRPr="00FF0B35">
        <w:rPr>
          <w:rFonts w:ascii="Times New Roman" w:hAnsi="Times New Roman" w:cs="Times New Roman"/>
        </w:rPr>
        <w:t>the “faithful assistant” of Jessica’s father. There seems to be much contention about this character</w:t>
      </w:r>
      <w:r w:rsidR="008166F1" w:rsidRPr="00FF0B35">
        <w:rPr>
          <w:rFonts w:ascii="Times New Roman" w:hAnsi="Times New Roman" w:cs="Times New Roman"/>
        </w:rPr>
        <w:t xml:space="preserve">; </w:t>
      </w:r>
      <w:r w:rsidR="00953555" w:rsidRPr="00FF0B35">
        <w:rPr>
          <w:rFonts w:ascii="Times New Roman" w:hAnsi="Times New Roman" w:cs="Times New Roman"/>
        </w:rPr>
        <w:t>the introduct</w:t>
      </w:r>
      <w:r w:rsidR="008166F1" w:rsidRPr="00FF0B35">
        <w:rPr>
          <w:rFonts w:ascii="Times New Roman" w:hAnsi="Times New Roman" w:cs="Times New Roman"/>
        </w:rPr>
        <w:t xml:space="preserve">ion of Zorbo is crossed out and replaced </w:t>
      </w:r>
      <w:r w:rsidR="00953555" w:rsidRPr="00FF0B35">
        <w:rPr>
          <w:rFonts w:ascii="Times New Roman" w:hAnsi="Times New Roman" w:cs="Times New Roman"/>
        </w:rPr>
        <w:t>with</w:t>
      </w:r>
      <w:r w:rsidR="008166F1" w:rsidRPr="00FF0B35">
        <w:rPr>
          <w:rFonts w:ascii="Times New Roman" w:hAnsi="Times New Roman" w:cs="Times New Roman"/>
        </w:rPr>
        <w:t xml:space="preserve"> the name</w:t>
      </w:r>
      <w:r w:rsidR="00953555" w:rsidRPr="00FF0B35">
        <w:rPr>
          <w:rFonts w:ascii="Times New Roman" w:hAnsi="Times New Roman" w:cs="Times New Roman"/>
        </w:rPr>
        <w:t xml:space="preserve"> “Rabu</w:t>
      </w:r>
      <w:r w:rsidR="008166F1" w:rsidRPr="00FF0B35">
        <w:rPr>
          <w:rFonts w:ascii="Times New Roman" w:hAnsi="Times New Roman" w:cs="Times New Roman"/>
        </w:rPr>
        <w:t>,</w:t>
      </w:r>
      <w:r w:rsidR="00953555" w:rsidRPr="00FF0B35">
        <w:rPr>
          <w:rFonts w:ascii="Times New Roman" w:hAnsi="Times New Roman" w:cs="Times New Roman"/>
        </w:rPr>
        <w:t xml:space="preserve">” </w:t>
      </w:r>
      <w:r w:rsidR="008166F1" w:rsidRPr="00FF0B35">
        <w:rPr>
          <w:rFonts w:ascii="Times New Roman" w:hAnsi="Times New Roman" w:cs="Times New Roman"/>
        </w:rPr>
        <w:t>which is then rewritten again</w:t>
      </w:r>
      <w:r w:rsidR="00F9297F" w:rsidRPr="00FF0B35">
        <w:rPr>
          <w:rFonts w:ascii="Times New Roman" w:hAnsi="Times New Roman" w:cs="Times New Roman"/>
        </w:rPr>
        <w:t xml:space="preserve"> as</w:t>
      </w:r>
      <w:r w:rsidR="008166F1" w:rsidRPr="00FF0B35">
        <w:rPr>
          <w:rFonts w:ascii="Times New Roman" w:hAnsi="Times New Roman" w:cs="Times New Roman"/>
        </w:rPr>
        <w:t xml:space="preserve"> </w:t>
      </w:r>
      <w:r w:rsidR="00953555" w:rsidRPr="00FF0B35">
        <w:rPr>
          <w:rFonts w:ascii="Times New Roman" w:hAnsi="Times New Roman" w:cs="Times New Roman"/>
        </w:rPr>
        <w:t>“Rammu”</w:t>
      </w:r>
      <w:r w:rsidR="001A55B8" w:rsidRPr="00FF0B35">
        <w:rPr>
          <w:rFonts w:ascii="Times New Roman" w:hAnsi="Times New Roman" w:cs="Times New Roman"/>
        </w:rPr>
        <w:t xml:space="preserve"> (Figure 5).</w:t>
      </w:r>
      <w:r w:rsidR="00953555" w:rsidRPr="00FF0B35">
        <w:rPr>
          <w:rFonts w:ascii="Times New Roman" w:hAnsi="Times New Roman" w:cs="Times New Roman"/>
        </w:rPr>
        <w:t xml:space="preserve"> Eventually, paragraphs </w:t>
      </w:r>
      <w:r w:rsidR="008166F1" w:rsidRPr="00FF0B35">
        <w:rPr>
          <w:rFonts w:ascii="Times New Roman" w:hAnsi="Times New Roman" w:cs="Times New Roman"/>
        </w:rPr>
        <w:t>about</w:t>
      </w:r>
      <w:r w:rsidR="00953555" w:rsidRPr="00FF0B35">
        <w:rPr>
          <w:rFonts w:ascii="Times New Roman" w:hAnsi="Times New Roman" w:cs="Times New Roman"/>
        </w:rPr>
        <w:t xml:space="preserve"> Alice and mentions of Zorbo/Rabu/Rammu are struck through</w:t>
      </w:r>
      <w:r w:rsidR="00B84757" w:rsidRPr="00FF0B35">
        <w:rPr>
          <w:rFonts w:ascii="Times New Roman" w:hAnsi="Times New Roman" w:cs="Times New Roman"/>
        </w:rPr>
        <w:t xml:space="preserve">; no version of the character is included in the produced episodes of </w:t>
      </w:r>
      <w:r w:rsidR="00B84757" w:rsidRPr="00FF0B35">
        <w:rPr>
          <w:rFonts w:ascii="Times New Roman" w:hAnsi="Times New Roman" w:cs="Times New Roman"/>
          <w:i/>
          <w:iCs/>
        </w:rPr>
        <w:t>Spider-Woman.</w:t>
      </w:r>
      <w:r w:rsidR="006B17B0" w:rsidRPr="00FF0B35">
        <w:rPr>
          <w:rFonts w:ascii="Times New Roman" w:hAnsi="Times New Roman" w:cs="Times New Roman"/>
          <w:i/>
          <w:iCs/>
        </w:rPr>
        <w:t xml:space="preserve"> </w:t>
      </w:r>
      <w:r w:rsidR="004D66D4">
        <w:rPr>
          <w:rFonts w:ascii="Times New Roman" w:hAnsi="Times New Roman" w:cs="Times New Roman"/>
        </w:rPr>
        <w:t>Throughout this revised draft, b</w:t>
      </w:r>
      <w:r w:rsidR="00E04AD1" w:rsidRPr="00FF0B35">
        <w:rPr>
          <w:rFonts w:ascii="Times New Roman" w:hAnsi="Times New Roman" w:cs="Times New Roman"/>
        </w:rPr>
        <w:t xml:space="preserve">oth supporting female characters </w:t>
      </w:r>
      <w:r w:rsidR="009466A2" w:rsidRPr="00FF0B35">
        <w:rPr>
          <w:rFonts w:ascii="Times New Roman" w:hAnsi="Times New Roman" w:cs="Times New Roman"/>
        </w:rPr>
        <w:t>are replaced with male characters</w:t>
      </w:r>
      <w:r w:rsidR="0047672A">
        <w:rPr>
          <w:rFonts w:ascii="Times New Roman" w:hAnsi="Times New Roman" w:cs="Times New Roman"/>
        </w:rPr>
        <w:t xml:space="preserve"> before one is rejected entirely</w:t>
      </w:r>
      <w:r w:rsidR="009466A2" w:rsidRPr="00FF0B35">
        <w:rPr>
          <w:rFonts w:ascii="Times New Roman" w:hAnsi="Times New Roman" w:cs="Times New Roman"/>
        </w:rPr>
        <w:t>, forcing Jessica into the role as the only woman prominent within the show</w:t>
      </w:r>
      <w:r w:rsidR="005C288F">
        <w:rPr>
          <w:rFonts w:ascii="Times New Roman" w:hAnsi="Times New Roman" w:cs="Times New Roman"/>
        </w:rPr>
        <w:t>.</w:t>
      </w:r>
      <w:r w:rsidR="00285E18">
        <w:rPr>
          <w:rFonts w:ascii="Times New Roman" w:hAnsi="Times New Roman" w:cs="Times New Roman"/>
        </w:rPr>
        <w:t xml:space="preserve"> </w:t>
      </w:r>
      <w:r w:rsidR="005C288F">
        <w:rPr>
          <w:rFonts w:ascii="Times New Roman" w:hAnsi="Times New Roman" w:cs="Times New Roman"/>
        </w:rPr>
        <w:t>T</w:t>
      </w:r>
      <w:r w:rsidR="00285E18">
        <w:rPr>
          <w:rFonts w:ascii="Times New Roman" w:hAnsi="Times New Roman" w:cs="Times New Roman"/>
        </w:rPr>
        <w:t xml:space="preserve">hese changes </w:t>
      </w:r>
      <w:r w:rsidR="0064793B">
        <w:rPr>
          <w:rFonts w:ascii="Times New Roman" w:hAnsi="Times New Roman" w:cs="Times New Roman"/>
        </w:rPr>
        <w:t>were</w:t>
      </w:r>
      <w:r w:rsidR="00482880">
        <w:rPr>
          <w:rFonts w:ascii="Times New Roman" w:hAnsi="Times New Roman" w:cs="Times New Roman"/>
        </w:rPr>
        <w:t xml:space="preserve"> finalized and ultimately</w:t>
      </w:r>
      <w:r w:rsidR="00285E18">
        <w:rPr>
          <w:rFonts w:ascii="Times New Roman" w:hAnsi="Times New Roman" w:cs="Times New Roman"/>
        </w:rPr>
        <w:t xml:space="preserve"> represented </w:t>
      </w:r>
      <w:r w:rsidR="005C288F">
        <w:rPr>
          <w:rFonts w:ascii="Times New Roman" w:hAnsi="Times New Roman" w:cs="Times New Roman"/>
        </w:rPr>
        <w:t xml:space="preserve">within the episodes that aired, </w:t>
      </w:r>
      <w:r w:rsidR="00574FB4">
        <w:rPr>
          <w:rFonts w:ascii="Times New Roman" w:hAnsi="Times New Roman" w:cs="Times New Roman"/>
        </w:rPr>
        <w:t>which limited</w:t>
      </w:r>
      <w:r w:rsidR="005C288F">
        <w:rPr>
          <w:rFonts w:ascii="Times New Roman" w:hAnsi="Times New Roman" w:cs="Times New Roman"/>
        </w:rPr>
        <w:t xml:space="preserve"> the narrative’s possibilities to </w:t>
      </w:r>
      <w:r w:rsidR="00FB58EE">
        <w:rPr>
          <w:rFonts w:ascii="Times New Roman" w:hAnsi="Times New Roman" w:cs="Times New Roman"/>
        </w:rPr>
        <w:t>what it could</w:t>
      </w:r>
      <w:r w:rsidR="005C288F">
        <w:rPr>
          <w:rFonts w:ascii="Times New Roman" w:hAnsi="Times New Roman" w:cs="Times New Roman"/>
        </w:rPr>
        <w:t xml:space="preserve"> accomplish with</w:t>
      </w:r>
      <w:r w:rsidR="00F03BF5">
        <w:rPr>
          <w:rFonts w:ascii="Times New Roman" w:hAnsi="Times New Roman" w:cs="Times New Roman"/>
        </w:rPr>
        <w:t xml:space="preserve"> characters of </w:t>
      </w:r>
      <w:r w:rsidR="005C288F">
        <w:rPr>
          <w:rFonts w:ascii="Times New Roman" w:hAnsi="Times New Roman" w:cs="Times New Roman"/>
        </w:rPr>
        <w:t>Jessica Drew, Billy, and Jeff</w:t>
      </w:r>
      <w:r w:rsidR="00366533">
        <w:rPr>
          <w:rFonts w:ascii="Times New Roman" w:hAnsi="Times New Roman" w:cs="Times New Roman"/>
        </w:rPr>
        <w:t>rey</w:t>
      </w:r>
      <w:r w:rsidR="005C288F">
        <w:rPr>
          <w:rFonts w:ascii="Times New Roman" w:hAnsi="Times New Roman" w:cs="Times New Roman"/>
        </w:rPr>
        <w:t xml:space="preserve"> </w:t>
      </w:r>
      <w:r w:rsidR="00171055">
        <w:rPr>
          <w:rFonts w:ascii="Times New Roman" w:hAnsi="Times New Roman" w:cs="Times New Roman"/>
        </w:rPr>
        <w:t xml:space="preserve">“Jeff” </w:t>
      </w:r>
      <w:r w:rsidR="005C288F">
        <w:rPr>
          <w:rFonts w:ascii="Times New Roman" w:hAnsi="Times New Roman" w:cs="Times New Roman"/>
        </w:rPr>
        <w:t xml:space="preserve">Hunt, an amalgamation of </w:t>
      </w:r>
      <w:r w:rsidR="008844FF">
        <w:rPr>
          <w:rFonts w:ascii="Times New Roman" w:hAnsi="Times New Roman" w:cs="Times New Roman"/>
        </w:rPr>
        <w:t xml:space="preserve">the </w:t>
      </w:r>
      <w:r w:rsidR="00D537DF">
        <w:rPr>
          <w:rFonts w:ascii="Times New Roman" w:hAnsi="Times New Roman" w:cs="Times New Roman"/>
        </w:rPr>
        <w:t>earlier</w:t>
      </w:r>
      <w:r w:rsidR="005C288F">
        <w:rPr>
          <w:rFonts w:ascii="Times New Roman" w:hAnsi="Times New Roman" w:cs="Times New Roman"/>
        </w:rPr>
        <w:t xml:space="preserve"> </w:t>
      </w:r>
      <w:r w:rsidR="00FC14B7">
        <w:rPr>
          <w:rFonts w:ascii="Times New Roman" w:hAnsi="Times New Roman" w:cs="Times New Roman"/>
        </w:rPr>
        <w:t>characters</w:t>
      </w:r>
      <w:r w:rsidR="005C288F">
        <w:rPr>
          <w:rFonts w:ascii="Times New Roman" w:hAnsi="Times New Roman" w:cs="Times New Roman"/>
        </w:rPr>
        <w:t xml:space="preserve"> </w:t>
      </w:r>
      <w:r w:rsidR="005C288F" w:rsidRPr="005C288F">
        <w:rPr>
          <w:rFonts w:ascii="Times New Roman" w:hAnsi="Times New Roman" w:cs="Times New Roman"/>
        </w:rPr>
        <w:t xml:space="preserve">Jerry Hunt </w:t>
      </w:r>
      <w:r w:rsidR="005C288F">
        <w:rPr>
          <w:rFonts w:ascii="Times New Roman" w:hAnsi="Times New Roman" w:cs="Times New Roman"/>
        </w:rPr>
        <w:t>and</w:t>
      </w:r>
      <w:r w:rsidR="005C288F" w:rsidRPr="005C288F">
        <w:rPr>
          <w:rFonts w:ascii="Times New Roman" w:hAnsi="Times New Roman" w:cs="Times New Roman"/>
        </w:rPr>
        <w:t xml:space="preserve"> Benjamin Alley</w:t>
      </w:r>
      <w:r w:rsidR="005C288F">
        <w:rPr>
          <w:rFonts w:ascii="Times New Roman" w:hAnsi="Times New Roman" w:cs="Times New Roman"/>
        </w:rPr>
        <w:t>.</w:t>
      </w:r>
    </w:p>
    <w:p w14:paraId="40499C88" w14:textId="7AC722D1" w:rsidR="00774AF0" w:rsidRPr="00FF0B35" w:rsidRDefault="00627DCC" w:rsidP="00FF0B35">
      <w:pPr>
        <w:spacing w:line="480" w:lineRule="auto"/>
        <w:ind w:firstLine="720"/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</w:rPr>
        <w:t xml:space="preserve">Although </w:t>
      </w:r>
      <w:r w:rsidRPr="00FF0B35">
        <w:rPr>
          <w:rFonts w:ascii="Times New Roman" w:hAnsi="Times New Roman" w:cs="Times New Roman"/>
          <w:i/>
          <w:iCs/>
        </w:rPr>
        <w:t xml:space="preserve">Spider-Woman </w:t>
      </w:r>
      <w:r w:rsidRPr="00FF0B35">
        <w:rPr>
          <w:rFonts w:ascii="Times New Roman" w:hAnsi="Times New Roman" w:cs="Times New Roman"/>
        </w:rPr>
        <w:t xml:space="preserve">undoubtedly made progress towards the representation of women as protagonists within Marvel media, </w:t>
      </w:r>
      <w:r w:rsidR="004F313F" w:rsidRPr="00FF0B35">
        <w:rPr>
          <w:rFonts w:ascii="Times New Roman" w:hAnsi="Times New Roman" w:cs="Times New Roman"/>
        </w:rPr>
        <w:t xml:space="preserve">it failed due to a lack of male viewership, </w:t>
      </w:r>
      <w:r w:rsidR="00C831AE">
        <w:rPr>
          <w:rFonts w:ascii="Times New Roman" w:hAnsi="Times New Roman" w:cs="Times New Roman"/>
        </w:rPr>
        <w:t xml:space="preserve">which prompted </w:t>
      </w:r>
      <w:r w:rsidR="004F313F" w:rsidRPr="00FF0B35">
        <w:rPr>
          <w:rFonts w:ascii="Times New Roman" w:hAnsi="Times New Roman" w:cs="Times New Roman"/>
        </w:rPr>
        <w:t xml:space="preserve">Stan Lee </w:t>
      </w:r>
      <w:r w:rsidR="00D16DB7">
        <w:rPr>
          <w:rFonts w:ascii="Times New Roman" w:hAnsi="Times New Roman" w:cs="Times New Roman"/>
        </w:rPr>
        <w:t>to write a letter to ABC</w:t>
      </w:r>
      <w:r w:rsidR="00F45196">
        <w:rPr>
          <w:rFonts w:ascii="Times New Roman" w:hAnsi="Times New Roman" w:cs="Times New Roman"/>
        </w:rPr>
        <w:t>-TV</w:t>
      </w:r>
      <w:r w:rsidR="00D16DB7">
        <w:rPr>
          <w:rFonts w:ascii="Times New Roman" w:hAnsi="Times New Roman" w:cs="Times New Roman"/>
        </w:rPr>
        <w:t xml:space="preserve"> advocating for</w:t>
      </w:r>
      <w:r w:rsidR="004949B7" w:rsidRPr="00FF0B35">
        <w:rPr>
          <w:rFonts w:ascii="Times New Roman" w:hAnsi="Times New Roman" w:cs="Times New Roman"/>
        </w:rPr>
        <w:t xml:space="preserve"> </w:t>
      </w:r>
      <w:r w:rsidR="00EF7ADF">
        <w:rPr>
          <w:rFonts w:ascii="Times New Roman" w:hAnsi="Times New Roman" w:cs="Times New Roman"/>
        </w:rPr>
        <w:t xml:space="preserve">the character of </w:t>
      </w:r>
      <w:r w:rsidR="00B47EFF">
        <w:rPr>
          <w:rFonts w:ascii="Times New Roman" w:hAnsi="Times New Roman" w:cs="Times New Roman"/>
        </w:rPr>
        <w:t xml:space="preserve">Jeff to become </w:t>
      </w:r>
      <w:r w:rsidR="004F313F" w:rsidRPr="00FF0B35">
        <w:rPr>
          <w:rFonts w:ascii="Times New Roman" w:hAnsi="Times New Roman" w:cs="Times New Roman"/>
        </w:rPr>
        <w:t xml:space="preserve">Brute-Man, </w:t>
      </w:r>
      <w:r w:rsidR="00B47EFF">
        <w:rPr>
          <w:rFonts w:ascii="Times New Roman" w:hAnsi="Times New Roman" w:cs="Times New Roman"/>
        </w:rPr>
        <w:t xml:space="preserve">a </w:t>
      </w:r>
      <w:r w:rsidR="001132C8">
        <w:rPr>
          <w:rFonts w:ascii="Times New Roman" w:hAnsi="Times New Roman" w:cs="Times New Roman"/>
        </w:rPr>
        <w:t xml:space="preserve">superheroic </w:t>
      </w:r>
      <w:r w:rsidR="00B47EFF">
        <w:rPr>
          <w:rFonts w:ascii="Times New Roman" w:hAnsi="Times New Roman" w:cs="Times New Roman"/>
        </w:rPr>
        <w:t>male counterpart to Jessica Drew’s Spider-Woman</w:t>
      </w:r>
      <w:r w:rsidR="0093708C">
        <w:rPr>
          <w:rFonts w:ascii="Times New Roman" w:hAnsi="Times New Roman" w:cs="Times New Roman"/>
        </w:rPr>
        <w:t>,</w:t>
      </w:r>
      <w:r w:rsidR="004F313F" w:rsidRPr="00FF0B35">
        <w:rPr>
          <w:rFonts w:ascii="Times New Roman" w:hAnsi="Times New Roman" w:cs="Times New Roman"/>
          <w:i/>
          <w:iCs/>
        </w:rPr>
        <w:t xml:space="preserve"> </w:t>
      </w:r>
      <w:r w:rsidR="004F313F" w:rsidRPr="00FF0B35">
        <w:rPr>
          <w:rFonts w:ascii="Times New Roman" w:hAnsi="Times New Roman" w:cs="Times New Roman"/>
        </w:rPr>
        <w:t xml:space="preserve">in hopes of saving </w:t>
      </w:r>
      <w:r w:rsidR="004F313F" w:rsidRPr="00FF0B35">
        <w:rPr>
          <w:rFonts w:ascii="Times New Roman" w:hAnsi="Times New Roman" w:cs="Times New Roman"/>
        </w:rPr>
        <w:lastRenderedPageBreak/>
        <w:t>the show.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5"/>
      </w:r>
      <w:r w:rsidR="00546556" w:rsidRPr="00FF0B35">
        <w:rPr>
          <w:rFonts w:ascii="Times New Roman" w:hAnsi="Times New Roman" w:cs="Times New Roman"/>
        </w:rPr>
        <w:t xml:space="preserve"> </w:t>
      </w:r>
      <w:r w:rsidR="00A84FD0" w:rsidRPr="00FF0B35">
        <w:rPr>
          <w:rFonts w:ascii="Times New Roman" w:hAnsi="Times New Roman" w:cs="Times New Roman"/>
        </w:rPr>
        <w:t xml:space="preserve">Unfortunately, this situation </w:t>
      </w:r>
      <w:r w:rsidR="00972E6A">
        <w:rPr>
          <w:rFonts w:ascii="Times New Roman" w:hAnsi="Times New Roman" w:cs="Times New Roman"/>
        </w:rPr>
        <w:t>remains interrelated with</w:t>
      </w:r>
      <w:r w:rsidR="00A84FD0" w:rsidRPr="00FF0B35">
        <w:rPr>
          <w:rFonts w:ascii="Times New Roman" w:hAnsi="Times New Roman" w:cs="Times New Roman"/>
        </w:rPr>
        <w:t xml:space="preserve"> discussions still being had about gender equality within the Marvel Cinematic Universe today</w:t>
      </w:r>
      <w:r w:rsidR="00A114EB" w:rsidRPr="00FF0B35">
        <w:rPr>
          <w:rFonts w:ascii="Times New Roman" w:hAnsi="Times New Roman" w:cs="Times New Roman"/>
        </w:rPr>
        <w:t>. A</w:t>
      </w:r>
      <w:r w:rsidR="00D168BB" w:rsidRPr="00FF0B35">
        <w:rPr>
          <w:rFonts w:ascii="Times New Roman" w:hAnsi="Times New Roman" w:cs="Times New Roman"/>
        </w:rPr>
        <w:t xml:space="preserve">n April 2019 </w:t>
      </w:r>
      <w:r w:rsidR="00A84FD0" w:rsidRPr="00FF0B35">
        <w:rPr>
          <w:rFonts w:ascii="Times New Roman" w:hAnsi="Times New Roman" w:cs="Times New Roman"/>
        </w:rPr>
        <w:t xml:space="preserve">survey </w:t>
      </w:r>
      <w:r w:rsidR="00BA5EB7">
        <w:rPr>
          <w:rFonts w:ascii="Times New Roman" w:hAnsi="Times New Roman" w:cs="Times New Roman"/>
        </w:rPr>
        <w:t>that considered</w:t>
      </w:r>
      <w:r w:rsidR="00A84FD0" w:rsidRPr="00FF0B35">
        <w:rPr>
          <w:rFonts w:ascii="Times New Roman" w:hAnsi="Times New Roman" w:cs="Times New Roman"/>
        </w:rPr>
        <w:t xml:space="preserve"> public opinion </w:t>
      </w:r>
      <w:r w:rsidR="00A8600E">
        <w:rPr>
          <w:rFonts w:ascii="Times New Roman" w:hAnsi="Times New Roman" w:cs="Times New Roman"/>
        </w:rPr>
        <w:t>about</w:t>
      </w:r>
      <w:r w:rsidR="00A84FD0" w:rsidRPr="00FF0B35">
        <w:rPr>
          <w:rFonts w:ascii="Times New Roman" w:hAnsi="Times New Roman" w:cs="Times New Roman"/>
        </w:rPr>
        <w:t xml:space="preserve"> whether </w:t>
      </w:r>
      <w:r w:rsidR="00D168BB" w:rsidRPr="00FF0B35">
        <w:rPr>
          <w:rFonts w:ascii="Times New Roman" w:hAnsi="Times New Roman" w:cs="Times New Roman"/>
        </w:rPr>
        <w:t>there should be more wom</w:t>
      </w:r>
      <w:r w:rsidR="007D2808" w:rsidRPr="00FF0B35">
        <w:rPr>
          <w:rFonts w:ascii="Times New Roman" w:hAnsi="Times New Roman" w:cs="Times New Roman"/>
        </w:rPr>
        <w:t>a</w:t>
      </w:r>
      <w:r w:rsidR="00D168BB" w:rsidRPr="00FF0B35">
        <w:rPr>
          <w:rFonts w:ascii="Times New Roman" w:hAnsi="Times New Roman" w:cs="Times New Roman"/>
        </w:rPr>
        <w:t>n-led superhero</w:t>
      </w:r>
      <w:r w:rsidR="008D4192" w:rsidRPr="00FF0B35">
        <w:rPr>
          <w:rFonts w:ascii="Times New Roman" w:hAnsi="Times New Roman" w:cs="Times New Roman"/>
        </w:rPr>
        <w:t xml:space="preserve"> movies </w:t>
      </w:r>
      <w:r w:rsidR="00A864BC" w:rsidRPr="00FF0B35">
        <w:rPr>
          <w:rFonts w:ascii="Times New Roman" w:hAnsi="Times New Roman" w:cs="Times New Roman"/>
        </w:rPr>
        <w:t xml:space="preserve">noted </w:t>
      </w:r>
      <w:r w:rsidR="00AE2E91">
        <w:rPr>
          <w:rFonts w:ascii="Times New Roman" w:hAnsi="Times New Roman" w:cs="Times New Roman"/>
        </w:rPr>
        <w:t xml:space="preserve">that </w:t>
      </w:r>
      <w:r w:rsidR="00A114EB" w:rsidRPr="00FF0B35">
        <w:rPr>
          <w:rFonts w:ascii="Times New Roman" w:hAnsi="Times New Roman" w:cs="Times New Roman"/>
        </w:rPr>
        <w:t xml:space="preserve">only 31% of 2205 respondents thought there should be; </w:t>
      </w:r>
      <w:r w:rsidR="0093708C">
        <w:rPr>
          <w:rFonts w:ascii="Times New Roman" w:hAnsi="Times New Roman" w:cs="Times New Roman"/>
        </w:rPr>
        <w:t xml:space="preserve">notably, </w:t>
      </w:r>
      <w:r w:rsidR="006754DE" w:rsidRPr="00FF0B35">
        <w:rPr>
          <w:rFonts w:ascii="Times New Roman" w:hAnsi="Times New Roman" w:cs="Times New Roman"/>
        </w:rPr>
        <w:t xml:space="preserve">the </w:t>
      </w:r>
      <w:r w:rsidR="00A114EB" w:rsidRPr="00FF0B35">
        <w:rPr>
          <w:rFonts w:ascii="Times New Roman" w:hAnsi="Times New Roman" w:cs="Times New Roman"/>
        </w:rPr>
        <w:t>Marvel</w:t>
      </w:r>
      <w:r w:rsidR="006754DE" w:rsidRPr="00FF0B35">
        <w:rPr>
          <w:rFonts w:ascii="Times New Roman" w:hAnsi="Times New Roman" w:cs="Times New Roman"/>
        </w:rPr>
        <w:t xml:space="preserve"> Cinematic Universe</w:t>
      </w:r>
      <w:r w:rsidR="00A114EB" w:rsidRPr="00FF0B35">
        <w:rPr>
          <w:rFonts w:ascii="Times New Roman" w:hAnsi="Times New Roman" w:cs="Times New Roman"/>
        </w:rPr>
        <w:t xml:space="preserve"> had released their first </w:t>
      </w:r>
      <w:r w:rsidR="00E4562A" w:rsidRPr="00FF0B35">
        <w:rPr>
          <w:rFonts w:ascii="Times New Roman" w:hAnsi="Times New Roman" w:cs="Times New Roman"/>
        </w:rPr>
        <w:t xml:space="preserve">woman-led </w:t>
      </w:r>
      <w:r w:rsidR="003A2FEE" w:rsidRPr="00FF0B35">
        <w:rPr>
          <w:rFonts w:ascii="Times New Roman" w:hAnsi="Times New Roman" w:cs="Times New Roman"/>
        </w:rPr>
        <w:t>film</w:t>
      </w:r>
      <w:r w:rsidR="00A114EB" w:rsidRPr="00FF0B35">
        <w:rPr>
          <w:rFonts w:ascii="Times New Roman" w:hAnsi="Times New Roman" w:cs="Times New Roman"/>
        </w:rPr>
        <w:t>,</w:t>
      </w:r>
      <w:r w:rsidR="00A114EB" w:rsidRPr="00FF0B35">
        <w:rPr>
          <w:rFonts w:ascii="Times New Roman" w:hAnsi="Times New Roman" w:cs="Times New Roman"/>
          <w:i/>
          <w:iCs/>
        </w:rPr>
        <w:t xml:space="preserve"> Captain Marvel,</w:t>
      </w:r>
      <w:r w:rsidR="00A114EB" w:rsidRPr="00FF0B35">
        <w:rPr>
          <w:rFonts w:ascii="Times New Roman" w:hAnsi="Times New Roman" w:cs="Times New Roman"/>
        </w:rPr>
        <w:t xml:space="preserve"> </w:t>
      </w:r>
      <w:r w:rsidR="00D431FF">
        <w:rPr>
          <w:rFonts w:ascii="Times New Roman" w:hAnsi="Times New Roman" w:cs="Times New Roman"/>
        </w:rPr>
        <w:t xml:space="preserve">only </w:t>
      </w:r>
      <w:r w:rsidR="00A114EB" w:rsidRPr="00FF0B35">
        <w:rPr>
          <w:rFonts w:ascii="Times New Roman" w:hAnsi="Times New Roman" w:cs="Times New Roman"/>
        </w:rPr>
        <w:t>a month prior.</w:t>
      </w:r>
      <w:r w:rsidR="00546556" w:rsidRPr="00FF0B35">
        <w:rPr>
          <w:rStyle w:val="FootnoteReference"/>
          <w:rFonts w:ascii="Times New Roman" w:hAnsi="Times New Roman" w:cs="Times New Roman"/>
        </w:rPr>
        <w:footnoteReference w:id="6"/>
      </w:r>
      <w:r w:rsidR="00546556" w:rsidRPr="00FF0B35">
        <w:rPr>
          <w:rFonts w:ascii="Times New Roman" w:hAnsi="Times New Roman" w:cs="Times New Roman"/>
        </w:rPr>
        <w:t xml:space="preserve"> </w:t>
      </w:r>
      <w:r w:rsidR="00B365B8" w:rsidRPr="00FF0B35">
        <w:rPr>
          <w:rFonts w:ascii="Times New Roman" w:hAnsi="Times New Roman" w:cs="Times New Roman"/>
        </w:rPr>
        <w:t xml:space="preserve">Developing a more thorough understanding of obscured behind-the-scenes creation processes can help audiences </w:t>
      </w:r>
      <w:r w:rsidR="009E0C74" w:rsidRPr="00FF0B35">
        <w:rPr>
          <w:rFonts w:ascii="Times New Roman" w:hAnsi="Times New Roman" w:cs="Times New Roman"/>
        </w:rPr>
        <w:t>realize discarded</w:t>
      </w:r>
      <w:r w:rsidR="00B365B8" w:rsidRPr="00FF0B35">
        <w:rPr>
          <w:rFonts w:ascii="Times New Roman" w:hAnsi="Times New Roman" w:cs="Times New Roman"/>
        </w:rPr>
        <w:t xml:space="preserve"> narrative possibilities</w:t>
      </w:r>
      <w:r w:rsidR="00AB7689">
        <w:rPr>
          <w:rFonts w:ascii="Times New Roman" w:hAnsi="Times New Roman" w:cs="Times New Roman"/>
        </w:rPr>
        <w:t xml:space="preserve">; </w:t>
      </w:r>
      <w:r w:rsidR="00B365B8" w:rsidRPr="00FF0B35">
        <w:rPr>
          <w:rFonts w:ascii="Times New Roman" w:hAnsi="Times New Roman" w:cs="Times New Roman"/>
        </w:rPr>
        <w:t xml:space="preserve">this type of transparency could inspire viewers to demand more narrative possibilities from Marvel’s cast of </w:t>
      </w:r>
      <w:r w:rsidR="007E04BA">
        <w:rPr>
          <w:rFonts w:ascii="Times New Roman" w:hAnsi="Times New Roman" w:cs="Times New Roman"/>
        </w:rPr>
        <w:t xml:space="preserve">copyright-held </w:t>
      </w:r>
      <w:r w:rsidR="00B365B8" w:rsidRPr="00FF0B35">
        <w:rPr>
          <w:rFonts w:ascii="Times New Roman" w:hAnsi="Times New Roman" w:cs="Times New Roman"/>
        </w:rPr>
        <w:t>women</w:t>
      </w:r>
      <w:r w:rsidR="003E48AD">
        <w:rPr>
          <w:rFonts w:ascii="Times New Roman" w:hAnsi="Times New Roman" w:cs="Times New Roman"/>
        </w:rPr>
        <w:t xml:space="preserve"> and the production decisions that </w:t>
      </w:r>
      <w:r w:rsidR="00E0474B">
        <w:rPr>
          <w:rFonts w:ascii="Times New Roman" w:hAnsi="Times New Roman" w:cs="Times New Roman"/>
        </w:rPr>
        <w:t xml:space="preserve">limit </w:t>
      </w:r>
      <w:r w:rsidR="003E48AD">
        <w:rPr>
          <w:rFonts w:ascii="Times New Roman" w:hAnsi="Times New Roman" w:cs="Times New Roman"/>
        </w:rPr>
        <w:t>them</w:t>
      </w:r>
      <w:r w:rsidR="00B365B8" w:rsidRPr="00FF0B35">
        <w:rPr>
          <w:rFonts w:ascii="Times New Roman" w:hAnsi="Times New Roman" w:cs="Times New Roman"/>
        </w:rPr>
        <w:t>.</w:t>
      </w:r>
    </w:p>
    <w:p w14:paraId="3DD0816B" w14:textId="0301AA6F" w:rsidR="00F7047A" w:rsidRPr="00FF0B35" w:rsidRDefault="00F7047A" w:rsidP="00ED69C7">
      <w:pPr>
        <w:ind w:firstLine="720"/>
        <w:rPr>
          <w:rFonts w:ascii="Times New Roman" w:hAnsi="Times New Roman" w:cs="Times New Roman"/>
        </w:rPr>
      </w:pPr>
    </w:p>
    <w:p w14:paraId="2DCD258B" w14:textId="32261A8A" w:rsidR="00A84FD0" w:rsidRPr="00FF0B35" w:rsidRDefault="00A84FD0" w:rsidP="006D00D5">
      <w:pPr>
        <w:rPr>
          <w:rFonts w:ascii="Times New Roman" w:hAnsi="Times New Roman" w:cs="Times New Roman"/>
        </w:rPr>
      </w:pPr>
    </w:p>
    <w:p w14:paraId="36C684B2" w14:textId="1ED64127" w:rsidR="00FF0B35" w:rsidRDefault="00FF0B35">
      <w:pPr>
        <w:rPr>
          <w:rFonts w:ascii="Times New Roman" w:hAnsi="Times New Roman" w:cs="Times New Roman"/>
        </w:rPr>
      </w:pPr>
    </w:p>
    <w:p w14:paraId="28B39CAC" w14:textId="77777777" w:rsidR="00526228" w:rsidRDefault="0052622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0B2CC30" w14:textId="5E922C1F" w:rsidR="00023DF4" w:rsidRPr="00FF0B35" w:rsidRDefault="00023DF4" w:rsidP="00023DF4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106E94E" wp14:editId="51310883">
            <wp:extent cx="3984978" cy="3126681"/>
            <wp:effectExtent l="0" t="0" r="3175" b="0"/>
            <wp:docPr id="4" name="Picture 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Text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26" t="26638" r="14516" b="33901"/>
                    <a:stretch/>
                  </pic:blipFill>
                  <pic:spPr bwMode="auto">
                    <a:xfrm>
                      <a:off x="0" y="0"/>
                      <a:ext cx="3985655" cy="31272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F0B35">
        <w:rPr>
          <w:rFonts w:ascii="Times New Roman" w:hAnsi="Times New Roman" w:cs="Times New Roman"/>
        </w:rPr>
        <w:t xml:space="preserve"> </w:t>
      </w:r>
    </w:p>
    <w:p w14:paraId="25C86EBA" w14:textId="0E5FDD76" w:rsidR="00023DF4" w:rsidRPr="00FF0B35" w:rsidRDefault="00023DF4" w:rsidP="00023DF4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b/>
          <w:bCs/>
        </w:rPr>
        <w:t>Figure 1.</w:t>
      </w:r>
      <w:r w:rsidRPr="00FF0B35">
        <w:rPr>
          <w:rFonts w:ascii="Times New Roman" w:hAnsi="Times New Roman" w:cs="Times New Roman"/>
        </w:rPr>
        <w:t xml:space="preserve"> </w:t>
      </w:r>
      <w:r w:rsidR="00314163" w:rsidRPr="00314163">
        <w:rPr>
          <w:rFonts w:ascii="Times New Roman" w:hAnsi="Times New Roman" w:cs="Times New Roman"/>
        </w:rPr>
        <w:t>"Spider-Woman Characters Summary,” Undated, Box 66, Folder 7, Stan Lee Papers, Collection Number 8302, American Heritage Center, University of Wyoming</w:t>
      </w:r>
    </w:p>
    <w:p w14:paraId="387DEB40" w14:textId="154CADC4" w:rsidR="00023DF4" w:rsidRPr="00FF0B35" w:rsidRDefault="00023DF4" w:rsidP="00456193">
      <w:pPr>
        <w:rPr>
          <w:rFonts w:ascii="Times New Roman" w:hAnsi="Times New Roman" w:cs="Times New Roman"/>
        </w:rPr>
      </w:pPr>
    </w:p>
    <w:p w14:paraId="7249458F" w14:textId="77777777" w:rsidR="00C84757" w:rsidRDefault="00262701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drawing>
          <wp:inline distT="0" distB="0" distL="0" distR="0" wp14:anchorId="5DCF8D35" wp14:editId="3A4F94F4">
            <wp:extent cx="4401820" cy="4063267"/>
            <wp:effectExtent l="0" t="0" r="508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727" t="37473" r="13192" b="11239"/>
                    <a:stretch/>
                  </pic:blipFill>
                  <pic:spPr bwMode="auto">
                    <a:xfrm>
                      <a:off x="0" y="0"/>
                      <a:ext cx="4403140" cy="40644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9E44B" w14:textId="6A9F09D6" w:rsidR="008B39B2" w:rsidRPr="00FF0B35" w:rsidRDefault="00262701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F28DC0E" wp14:editId="4981D468">
            <wp:extent cx="4401820" cy="2811834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210" t="9543" r="13559" b="54414"/>
                    <a:stretch/>
                  </pic:blipFill>
                  <pic:spPr bwMode="auto">
                    <a:xfrm>
                      <a:off x="0" y="0"/>
                      <a:ext cx="4405507" cy="28141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B39B2" w:rsidRPr="00FF0B35">
        <w:rPr>
          <w:rFonts w:ascii="Times New Roman" w:hAnsi="Times New Roman" w:cs="Times New Roman"/>
        </w:rPr>
        <w:t xml:space="preserve"> </w:t>
      </w:r>
    </w:p>
    <w:p w14:paraId="75CCE0E4" w14:textId="07560C94" w:rsidR="00F35D7A" w:rsidRPr="00FF0B35" w:rsidRDefault="00F35D7A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b/>
          <w:bCs/>
        </w:rPr>
        <w:t xml:space="preserve">Figure </w:t>
      </w:r>
      <w:r w:rsidR="00023DF4" w:rsidRPr="00FF0B35">
        <w:rPr>
          <w:rFonts w:ascii="Times New Roman" w:hAnsi="Times New Roman" w:cs="Times New Roman"/>
          <w:b/>
          <w:bCs/>
        </w:rPr>
        <w:t>2</w:t>
      </w:r>
      <w:r w:rsidRPr="00FF0B35">
        <w:rPr>
          <w:rFonts w:ascii="Times New Roman" w:hAnsi="Times New Roman" w:cs="Times New Roman"/>
          <w:b/>
          <w:bCs/>
        </w:rPr>
        <w:t>.</w:t>
      </w:r>
      <w:r w:rsidR="00845FD5" w:rsidRPr="00FF0B35">
        <w:rPr>
          <w:rFonts w:ascii="Times New Roman" w:hAnsi="Times New Roman" w:cs="Times New Roman"/>
        </w:rPr>
        <w:t xml:space="preserve"> “‘The Mysterious Spider-Woman’ Series Overview,” Undated, 3-4, Box 11, Folder 14, Stan Lee Papers, Collection Number 8302, American Heritage Center, University of Wyoming.</w:t>
      </w:r>
    </w:p>
    <w:p w14:paraId="3D2EFC4C" w14:textId="4E91BB96" w:rsidR="00EB21C3" w:rsidRPr="00FF0B35" w:rsidRDefault="00EB21C3" w:rsidP="00456193">
      <w:pPr>
        <w:rPr>
          <w:rFonts w:ascii="Times New Roman" w:hAnsi="Times New Roman" w:cs="Times New Roman"/>
        </w:rPr>
      </w:pPr>
    </w:p>
    <w:p w14:paraId="47D64A60" w14:textId="7E28A114" w:rsidR="00EB21C3" w:rsidRPr="00FF0B35" w:rsidRDefault="00762D3E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drawing>
          <wp:inline distT="0" distB="0" distL="0" distR="0" wp14:anchorId="77B86A7B" wp14:editId="11968035">
            <wp:extent cx="1760725" cy="4609429"/>
            <wp:effectExtent l="0" t="1905" r="3175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240" t="8834" r="8531" b="13576"/>
                    <a:stretch/>
                  </pic:blipFill>
                  <pic:spPr bwMode="auto">
                    <a:xfrm rot="5400000">
                      <a:off x="0" y="0"/>
                      <a:ext cx="1761567" cy="46116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0B0D55" w14:textId="3ACF6C5D" w:rsidR="00EB21C3" w:rsidRPr="00FF0B35" w:rsidRDefault="00EB21C3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b/>
          <w:bCs/>
        </w:rPr>
        <w:t>Figure 3.</w:t>
      </w:r>
      <w:r w:rsidRPr="00FF0B35">
        <w:rPr>
          <w:rFonts w:ascii="Times New Roman" w:hAnsi="Times New Roman" w:cs="Times New Roman"/>
        </w:rPr>
        <w:t xml:space="preserve"> </w:t>
      </w:r>
      <w:r w:rsidR="000B06FE" w:rsidRPr="00FF0B35">
        <w:rPr>
          <w:rFonts w:ascii="Times New Roman" w:hAnsi="Times New Roman" w:cs="Times New Roman"/>
        </w:rPr>
        <w:t xml:space="preserve">“‘The Mysterious Spider-Woman’ Revised Series Overview with Handwritten Notes,” Undated, </w:t>
      </w:r>
      <w:r w:rsidR="005E22CE" w:rsidRPr="00FF0B35">
        <w:rPr>
          <w:rFonts w:ascii="Times New Roman" w:hAnsi="Times New Roman" w:cs="Times New Roman"/>
        </w:rPr>
        <w:t xml:space="preserve">3, </w:t>
      </w:r>
      <w:r w:rsidR="000B06FE" w:rsidRPr="00FF0B35">
        <w:rPr>
          <w:rFonts w:ascii="Times New Roman" w:hAnsi="Times New Roman" w:cs="Times New Roman"/>
        </w:rPr>
        <w:t>Box 66, Folder 7, Stan Lee Papers, Collection Number 8302, American Heritage Center, University of Wyoming.</w:t>
      </w:r>
    </w:p>
    <w:p w14:paraId="57A3E81F" w14:textId="6E512879" w:rsidR="00F35D7A" w:rsidRPr="00FF0B35" w:rsidRDefault="00F35D7A" w:rsidP="00456193">
      <w:pPr>
        <w:rPr>
          <w:rFonts w:ascii="Times New Roman" w:hAnsi="Times New Roman" w:cs="Times New Roman"/>
        </w:rPr>
      </w:pPr>
    </w:p>
    <w:p w14:paraId="3A8A958E" w14:textId="48DE1E83" w:rsidR="00515152" w:rsidRPr="00FF0B35" w:rsidRDefault="00515152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C456D6C" wp14:editId="0D1DBEBF">
            <wp:extent cx="2785566" cy="4405297"/>
            <wp:effectExtent l="2857" t="0" r="0" b="0"/>
            <wp:docPr id="6" name="Picture 6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&#10;&#10;Description automatically generated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360" t="10766" r="35484" b="15103"/>
                    <a:stretch/>
                  </pic:blipFill>
                  <pic:spPr bwMode="auto">
                    <a:xfrm rot="5400000">
                      <a:off x="0" y="0"/>
                      <a:ext cx="2786045" cy="4406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F51860" w14:textId="71B1A3E1" w:rsidR="000B06FE" w:rsidRPr="00FF0B35" w:rsidRDefault="000B06FE" w:rsidP="000B06FE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b/>
          <w:bCs/>
        </w:rPr>
        <w:t>Figure 4.</w:t>
      </w:r>
      <w:r w:rsidRPr="00FF0B35">
        <w:rPr>
          <w:rFonts w:ascii="Times New Roman" w:hAnsi="Times New Roman" w:cs="Times New Roman"/>
        </w:rPr>
        <w:t xml:space="preserve"> “‘The Mysterious Spider-Woman’ Revised Series Overview with Handwritten Notes,” Undated,</w:t>
      </w:r>
      <w:r w:rsidR="005E22CE" w:rsidRPr="00FF0B35">
        <w:rPr>
          <w:rFonts w:ascii="Times New Roman" w:hAnsi="Times New Roman" w:cs="Times New Roman"/>
        </w:rPr>
        <w:t xml:space="preserve"> 4,</w:t>
      </w:r>
      <w:r w:rsidRPr="00FF0B35">
        <w:rPr>
          <w:rFonts w:ascii="Times New Roman" w:hAnsi="Times New Roman" w:cs="Times New Roman"/>
        </w:rPr>
        <w:t xml:space="preserve"> Box 66, Folder 7, Stan Lee Papers, Collection Number 8302, American Heritage Center, University of Wyoming.</w:t>
      </w:r>
    </w:p>
    <w:p w14:paraId="75E84377" w14:textId="6872B68A" w:rsidR="00F35D7A" w:rsidRPr="00FF0B35" w:rsidRDefault="00F35D7A" w:rsidP="00456193">
      <w:pPr>
        <w:rPr>
          <w:rFonts w:ascii="Times New Roman" w:hAnsi="Times New Roman" w:cs="Times New Roman"/>
        </w:rPr>
      </w:pPr>
    </w:p>
    <w:p w14:paraId="13D1C0E0" w14:textId="07720375" w:rsidR="00515152" w:rsidRPr="00FF0B35" w:rsidRDefault="00515152" w:rsidP="00456193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noProof/>
        </w:rPr>
        <w:drawing>
          <wp:inline distT="0" distB="0" distL="0" distR="0" wp14:anchorId="3BFB4BF0" wp14:editId="332E05D3">
            <wp:extent cx="1915708" cy="5183096"/>
            <wp:effectExtent l="4445" t="0" r="0" b="0"/>
            <wp:docPr id="7" name="Picture 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ext&#10;&#10;Description automatically generated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999" t="6197" r="11815" b="6553"/>
                    <a:stretch/>
                  </pic:blipFill>
                  <pic:spPr bwMode="auto">
                    <a:xfrm rot="5400000">
                      <a:off x="0" y="0"/>
                      <a:ext cx="1916730" cy="51858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FDF75E" w14:textId="57A654C4" w:rsidR="000B06FE" w:rsidRPr="00FF0B35" w:rsidRDefault="000B06FE" w:rsidP="000B06FE">
      <w:pPr>
        <w:rPr>
          <w:rFonts w:ascii="Times New Roman" w:hAnsi="Times New Roman" w:cs="Times New Roman"/>
        </w:rPr>
      </w:pPr>
      <w:r w:rsidRPr="00FF0B35">
        <w:rPr>
          <w:rFonts w:ascii="Times New Roman" w:hAnsi="Times New Roman" w:cs="Times New Roman"/>
          <w:b/>
          <w:bCs/>
        </w:rPr>
        <w:t>Figure 5.</w:t>
      </w:r>
      <w:r w:rsidRPr="00FF0B35">
        <w:rPr>
          <w:rFonts w:ascii="Times New Roman" w:hAnsi="Times New Roman" w:cs="Times New Roman"/>
        </w:rPr>
        <w:t xml:space="preserve"> “‘The Mysterious Spider-Woman’ Revised Series Overview with Handwritten Notes,” Undated, </w:t>
      </w:r>
      <w:r w:rsidR="005E22CE" w:rsidRPr="00FF0B35">
        <w:rPr>
          <w:rFonts w:ascii="Times New Roman" w:hAnsi="Times New Roman" w:cs="Times New Roman"/>
        </w:rPr>
        <w:t xml:space="preserve">1, </w:t>
      </w:r>
      <w:r w:rsidRPr="00FF0B35">
        <w:rPr>
          <w:rFonts w:ascii="Times New Roman" w:hAnsi="Times New Roman" w:cs="Times New Roman"/>
        </w:rPr>
        <w:t>Box 66, Folder 7, Stan Lee Papers, Collection Number 8302, American Heritage Center, University of Wyoming.</w:t>
      </w:r>
    </w:p>
    <w:p w14:paraId="37507314" w14:textId="77777777" w:rsidR="00EC774B" w:rsidRPr="00FF0B35" w:rsidRDefault="00EC774B" w:rsidP="00456193">
      <w:pPr>
        <w:rPr>
          <w:rFonts w:ascii="Times New Roman" w:hAnsi="Times New Roman" w:cs="Times New Roman"/>
        </w:rPr>
      </w:pPr>
    </w:p>
    <w:p w14:paraId="26BEF638" w14:textId="77777777" w:rsidR="00C4110E" w:rsidRPr="00FF0B35" w:rsidRDefault="00C4110E" w:rsidP="00193D43">
      <w:pPr>
        <w:ind w:firstLine="720"/>
        <w:rPr>
          <w:rFonts w:ascii="Times New Roman" w:hAnsi="Times New Roman" w:cs="Times New Roman"/>
        </w:rPr>
      </w:pPr>
    </w:p>
    <w:p w14:paraId="0D54B243" w14:textId="4F50053A" w:rsidR="003731FD" w:rsidRPr="00FF0B35" w:rsidRDefault="003731FD" w:rsidP="00456193">
      <w:pPr>
        <w:rPr>
          <w:rFonts w:ascii="Times New Roman" w:hAnsi="Times New Roman" w:cs="Times New Roman"/>
        </w:rPr>
      </w:pPr>
    </w:p>
    <w:p w14:paraId="1EE8144A" w14:textId="77777777" w:rsidR="003731FD" w:rsidRPr="00FF0B35" w:rsidRDefault="003731FD" w:rsidP="0004294E">
      <w:pPr>
        <w:rPr>
          <w:rFonts w:ascii="Times New Roman" w:hAnsi="Times New Roman" w:cs="Times New Roman"/>
        </w:rPr>
      </w:pPr>
    </w:p>
    <w:p w14:paraId="25CB7825" w14:textId="09CCF5CB" w:rsidR="003731FD" w:rsidRPr="00FF0B35" w:rsidRDefault="003731FD">
      <w:pPr>
        <w:rPr>
          <w:rFonts w:ascii="Times New Roman" w:hAnsi="Times New Roman" w:cs="Times New Roman"/>
        </w:rPr>
      </w:pPr>
    </w:p>
    <w:p w14:paraId="305D468E" w14:textId="694FCD61" w:rsidR="009F311F" w:rsidRDefault="009F31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586FB19" w14:textId="2B587ABD" w:rsidR="003731FD" w:rsidRDefault="009F311F" w:rsidP="009F311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Bibliography</w:t>
      </w:r>
    </w:p>
    <w:p w14:paraId="7C697369" w14:textId="77777777" w:rsidR="008733D9" w:rsidRDefault="008733D9" w:rsidP="009F311F">
      <w:pPr>
        <w:jc w:val="center"/>
        <w:rPr>
          <w:rFonts w:ascii="Times New Roman" w:hAnsi="Times New Roman" w:cs="Times New Roman"/>
        </w:rPr>
      </w:pPr>
    </w:p>
    <w:p w14:paraId="7E61E57E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fldChar w:fldCharType="begin"/>
      </w:r>
      <w:r w:rsidRPr="008733D9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8733D9">
        <w:rPr>
          <w:rFonts w:ascii="Times New Roman" w:hAnsi="Times New Roman" w:cs="Times New Roman"/>
        </w:rPr>
        <w:fldChar w:fldCharType="separate"/>
      </w:r>
      <w:r w:rsidRPr="008733D9">
        <w:rPr>
          <w:rFonts w:ascii="Times New Roman" w:hAnsi="Times New Roman" w:cs="Times New Roman"/>
        </w:rPr>
        <w:t xml:space="preserve">Dietsch, TJ. “What You Need to Know About Marvel’s First Animated Series, ‘Spider-Woman.’” </w:t>
      </w:r>
      <w:r w:rsidRPr="008733D9">
        <w:rPr>
          <w:rFonts w:ascii="Times New Roman" w:hAnsi="Times New Roman" w:cs="Times New Roman"/>
          <w:i/>
          <w:iCs/>
        </w:rPr>
        <w:t>Marvel Entertainment</w:t>
      </w:r>
      <w:r w:rsidRPr="008733D9">
        <w:rPr>
          <w:rFonts w:ascii="Times New Roman" w:hAnsi="Times New Roman" w:cs="Times New Roman"/>
        </w:rPr>
        <w:t xml:space="preserve"> (blog), November 14, 2019. https://www.marvel.com/articles/tv-shows/spider-woman-series-disney-plus-watch-now.</w:t>
      </w:r>
    </w:p>
    <w:p w14:paraId="0CADFE39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“Directory of TV Programmers, Distributors &amp; Services,” Television/Radio Age, 28, no. 14 (March 9, 1981).</w:t>
      </w:r>
    </w:p>
    <w:p w14:paraId="09FE9678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 xml:space="preserve">Grossman, Gary H. </w:t>
      </w:r>
      <w:r w:rsidRPr="008733D9">
        <w:rPr>
          <w:rFonts w:ascii="Times New Roman" w:hAnsi="Times New Roman" w:cs="Times New Roman"/>
          <w:i/>
          <w:iCs/>
        </w:rPr>
        <w:t>Saturday Morning TV</w:t>
      </w:r>
      <w:r w:rsidRPr="008733D9">
        <w:rPr>
          <w:rFonts w:ascii="Times New Roman" w:hAnsi="Times New Roman" w:cs="Times New Roman"/>
        </w:rPr>
        <w:t>. New York: Dell Pub. Co, 1981.</w:t>
      </w:r>
    </w:p>
    <w:p w14:paraId="06DF3132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Lee, Stan. “The Brute-Man Cometh! A Senses-Staggering Suggestion for Making the SPIDER-WOMAN Show More Appealing to Male Viewers.,” December 18, 1979. Box 66, Folder 7. Stan Lee Papers, Collection Number 8302, American Heritage Center, University of Wyoming.</w:t>
      </w:r>
    </w:p>
    <w:p w14:paraId="3B6EF619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———. “‘The Mysterious Spider-Woman’ — ‘The Origin of Spider-Woman’ Introductory Show,” October 1978. Box 11, Folder 14. Stan Lee Papers, Collection Number 8302, American Heritage Center, University of Wyoming.</w:t>
      </w:r>
    </w:p>
    <w:p w14:paraId="2AE3F9FF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Morning Consult, and Hollywood Reporter. “National Tracking Poll #190429, April 11-15, 2019, Crosstabulation Results,” April 2019. https://morningconsult.com/wp-content/uploads/2019/04/190429_crosstabs_HOLLYWOOD_REPORTER_Adults_v1_ML.pdf.</w:t>
      </w:r>
    </w:p>
    <w:p w14:paraId="06FA681C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“Spider-Woman Characters Summary,” Undated. Box 66, Folder 7. Stan Lee Papers, Collection Number 8302, American Heritage Center, University of Wyoming.</w:t>
      </w:r>
    </w:p>
    <w:p w14:paraId="4F789DB0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 xml:space="preserve">Terrace, Vincent. </w:t>
      </w:r>
      <w:r w:rsidRPr="008733D9">
        <w:rPr>
          <w:rFonts w:ascii="Times New Roman" w:hAnsi="Times New Roman" w:cs="Times New Roman"/>
          <w:i/>
          <w:iCs/>
        </w:rPr>
        <w:t>Television, 1970-1980</w:t>
      </w:r>
      <w:r w:rsidRPr="008733D9">
        <w:rPr>
          <w:rFonts w:ascii="Times New Roman" w:hAnsi="Times New Roman" w:cs="Times New Roman"/>
        </w:rPr>
        <w:t>. 1st ed. San Diego : London: A.S. Barnes ; Tantivy Press, 1981.</w:t>
      </w:r>
    </w:p>
    <w:p w14:paraId="61464685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lastRenderedPageBreak/>
        <w:t>“‘The Mysterious Spider-Woman’ Revised Series Overview with Handwritten Notes,” Undated. Box 66, Folder 7. Stan Lee Papers, Collection Number 8302, American Heritage Center, University of Wyoming.</w:t>
      </w:r>
    </w:p>
    <w:p w14:paraId="600C577F" w14:textId="77777777" w:rsidR="008733D9" w:rsidRPr="008733D9" w:rsidRDefault="008733D9" w:rsidP="008733D9">
      <w:pPr>
        <w:pStyle w:val="Bibliography"/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t>“‘The Mysterious Spider-Woman’ Series Overview,” Undated. Box 11, Folder 14. Stan Lee Papers, Collection Number 8302, American Heritage Center, University of Wyoming.</w:t>
      </w:r>
    </w:p>
    <w:p w14:paraId="34648305" w14:textId="6EDED6E2" w:rsidR="009F311F" w:rsidRPr="00FF0B35" w:rsidRDefault="008733D9" w:rsidP="008733D9">
      <w:pPr>
        <w:spacing w:line="480" w:lineRule="auto"/>
        <w:rPr>
          <w:rFonts w:ascii="Times New Roman" w:hAnsi="Times New Roman" w:cs="Times New Roman"/>
        </w:rPr>
      </w:pPr>
      <w:r w:rsidRPr="008733D9">
        <w:rPr>
          <w:rFonts w:ascii="Times New Roman" w:hAnsi="Times New Roman" w:cs="Times New Roman"/>
        </w:rPr>
        <w:fldChar w:fldCharType="end"/>
      </w:r>
    </w:p>
    <w:sectPr w:rsidR="009F311F" w:rsidRPr="00FF0B35" w:rsidSect="00936C8C">
      <w:headerReference w:type="even" r:id="rId14"/>
      <w:headerReference w:type="default" r:id="rId15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35EAD3" w14:textId="77777777" w:rsidR="00AD666F" w:rsidRDefault="00AD666F" w:rsidP="003731FD">
      <w:r>
        <w:separator/>
      </w:r>
    </w:p>
  </w:endnote>
  <w:endnote w:type="continuationSeparator" w:id="0">
    <w:p w14:paraId="4A0544BA" w14:textId="77777777" w:rsidR="00AD666F" w:rsidRDefault="00AD666F" w:rsidP="003731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7EF6B6" w14:textId="77777777" w:rsidR="00AD666F" w:rsidRDefault="00AD666F" w:rsidP="003731FD">
      <w:r>
        <w:separator/>
      </w:r>
    </w:p>
  </w:footnote>
  <w:footnote w:type="continuationSeparator" w:id="0">
    <w:p w14:paraId="2DF8E04C" w14:textId="77777777" w:rsidR="00AD666F" w:rsidRDefault="00AD666F" w:rsidP="003731FD">
      <w:r>
        <w:continuationSeparator/>
      </w:r>
    </w:p>
  </w:footnote>
  <w:footnote w:id="1">
    <w:p w14:paraId="542DE78D" w14:textId="1A52F748" w:rsidR="00546556" w:rsidRPr="00546556" w:rsidRDefault="00546556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wRubAI45","properties":{"formattedCitation":"Gary H. Grossman, {\\i{}Saturday Morning TV} (New York: Dell Pub. Co, 1981), 409; \\uc0\\u8220{}Directory of TV Programmers, Distributors &amp; Services,\\uc0\\u8221{} Television/Radio Age, 28, no. 14 (March 9, 1981): A-6; Vincent Terrace, {\\i{}Television, 1970-1980}, 1st ed (San Diego\\uc0\\u8239{}: London: A.S. Barnes\\uc0\\u8239{}; Tantivy Press, 1981), 187; TJ Dietsch, \\uc0\\u8220{}What You Need to Know About Marvel\\uc0\\u8217{}s First Animated Series, \\uc0\\u8216{}Spider-Woman,\\uc0\\u8217{}\\uc0\\u8221{} {\\i{}Marvel Entertainment} (blog), November 14, 2019, https://www.marvel.com/articles/tv-shows/spider-woman-series-disney-plus-watch-now.","plainCitation":"Gary H. Grossman, Saturday Morning TV (New York: Dell Pub. Co, 1981), 409; “Directory of TV Programmers, Distributors &amp; Services,” Television/Radio Age, 28, no. 14 (March 9, 1981): A-6; Vincent Terrace, Television, 1970-1980, 1st ed (San Diego : London: A.S. Barnes ; Tantivy Press, 1981), 187; TJ Dietsch, “What You Need to Know About Marvel’s First Animated Series, ‘Spider-Woman,’” Marvel Entertainment (blog), November 14, 2019, https://www.marvel.com/articles/tv-shows/spider-woman-series-disney-plus-watch-now.","noteIndex":1},"citationItems":[{"id":969,"uris":["http://zotero.org/users/9949414/items/F8W7E4MB"],"itemData":{"id":969,"type":"book","call-number":"PN1992.8.C46 G7","event-place":"New York","ISBN":"978-0-440-58361-5","number-of-pages":"424","publisher":"Dell Pub. Co","publisher-place":"New York","source":"Library of Congress ISBN","title":"Saturday Morning TV","author":[{"family":"Grossman","given":"Gary H."}],"issued":{"date-parts":[["1981"]]}},"locator":"409","label":"page"},{"id":968,"uris":["http://zotero.org/users/9949414/items/8KAWW8WV"],"itemData":{"id":968,"type":"article-journal","collection-title":"Television/Radio Age","issue":"14","title":"Directory of TV Programmers, Distributors &amp; Services","volume":"28","issued":{"date-parts":[["1981",3,9]]}},"locator":"A-6","label":"page"},{"id":966,"uris":["http://zotero.org/users/9949414/items/PZUE5ZB8"],"itemData":{"id":966,"type":"book","call-number":"PN1992.18 .T4","edition":"1st ed","event-place":"San Diego : London","ISBN":"978-0-498-02539-6","number-of-pages":"322","publisher":"A.S. Barnes ; Tantivy Press","publisher-place":"San Diego : London","source":"Library of Congress ISBN","title":"Television, 1970-1980","author":[{"family":"Terrace","given":"Vincent"}],"issued":{"date-parts":[["1981"]]}},"locator":"187","label":"page"},{"id":971,"uris":["http://zotero.org/users/9949414/items/MH5X27MC"],"itemData":{"id":971,"type":"post-weblog","container-title":"Marvel Entertainment","title":"What You Need to Know About Marvel's First Animated Series, 'Spider-Woman'","URL":"https://www.marvel.com/articles/tv-shows/spider-woman-series-disney-plus-watch-now","author":[{"family":"Dietsch","given":"TJ"}],"accessed":{"date-parts":[["2023",2,15]]},"issued":{"date-parts":[["2019",11,14]]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 xml:space="preserve">Gary H. Grossman, </w:t>
      </w:r>
      <w:r w:rsidRPr="00546556">
        <w:rPr>
          <w:rFonts w:ascii="Times New Roman" w:hAnsi="Times New Roman" w:cs="Times New Roman"/>
          <w:i/>
          <w:iCs/>
        </w:rPr>
        <w:t>Saturday Morning TV</w:t>
      </w:r>
      <w:r w:rsidRPr="00546556">
        <w:rPr>
          <w:rFonts w:ascii="Times New Roman" w:hAnsi="Times New Roman" w:cs="Times New Roman"/>
        </w:rPr>
        <w:t xml:space="preserve"> (New York: Dell Pub. Co, 1981), 409; “Directory of TV Programmers, Distributors &amp; Services,” Television/Radio Age, 28, no. 14 (March 9, 1981): A-6; Vincent Terrace, </w:t>
      </w:r>
      <w:r w:rsidRPr="00546556">
        <w:rPr>
          <w:rFonts w:ascii="Times New Roman" w:hAnsi="Times New Roman" w:cs="Times New Roman"/>
          <w:i/>
          <w:iCs/>
        </w:rPr>
        <w:t>Television, 1970-1980</w:t>
      </w:r>
      <w:r w:rsidRPr="00546556">
        <w:rPr>
          <w:rFonts w:ascii="Times New Roman" w:hAnsi="Times New Roman" w:cs="Times New Roman"/>
        </w:rPr>
        <w:t xml:space="preserve">, 1st ed (San Diego : London: A.S. Barnes ; Tantivy Press, 1981), 187; TJ Dietsch, “What You Need to Know About Marvel’s First Animated Series, ‘Spider-Woman,’” </w:t>
      </w:r>
      <w:r w:rsidRPr="00546556">
        <w:rPr>
          <w:rFonts w:ascii="Times New Roman" w:hAnsi="Times New Roman" w:cs="Times New Roman"/>
          <w:i/>
          <w:iCs/>
        </w:rPr>
        <w:t>Marvel Entertainment</w:t>
      </w:r>
      <w:r w:rsidRPr="00546556">
        <w:rPr>
          <w:rFonts w:ascii="Times New Roman" w:hAnsi="Times New Roman" w:cs="Times New Roman"/>
        </w:rPr>
        <w:t xml:space="preserve"> (blog), November 14, 2019, https://www.marvel.com/articles/tv-shows/spider-woman-series-disney-plus-watch-now.</w:t>
      </w:r>
      <w:r w:rsidRPr="00546556">
        <w:rPr>
          <w:rFonts w:ascii="Times New Roman" w:hAnsi="Times New Roman" w:cs="Times New Roman"/>
        </w:rPr>
        <w:fldChar w:fldCharType="end"/>
      </w:r>
    </w:p>
  </w:footnote>
  <w:footnote w:id="2">
    <w:p w14:paraId="33268BC6" w14:textId="3828CBE2" w:rsidR="00546556" w:rsidRPr="00546556" w:rsidRDefault="00546556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zbIoUXFU","properties":{"formattedCitation":"\\uc0\\u8220{}Spider-Woman Characters Summary,\\uc0\\u8221{} Undated, Box 66, Folder 7, Stan Lee Papers, Collection Number 8302, American Heritage Center, University of Wyoming; Stan Lee, \\uc0\\u8220{}\\uc0\\u8216{}The Mysterious Spider-Woman\\uc0\\u8217{} \\uc0\\u8212{} \\uc0\\u8216{}The Origin of Spider-Woman\\uc0\\u8217{} Introductory Show,\\uc0\\u8221{} October 1978, Box 11, Folder 14, Stan Lee Papers, Collection Number 8302, American Heritage Center, University of Wyoming.","plainCitation":"“Spider-Woman Characters Summary,” Undated, Box 66, Folder 7, Stan Lee Papers, Collection Number 8302, American Heritage Center, University of Wyoming; Stan Lee, “‘The Mysterious Spider-Woman’ — ‘The Origin of Spider-Woman’ Introductory Show,” October 1978, Box 11, Folder 14, Stan Lee Papers, Collection Number 8302, American Heritage Center, University of Wyoming.","noteIndex":2},"citationItems":[{"id":979,"uris":["http://zotero.org/users/9949414/items/CRQHQWF4"],"itemData":{"id":979,"type":"document","archive":"Stan Lee Papers, Collection Number 8302, American Heritage Center, University of Wyoming","archive_location":"Box 66, Folder 7","title":"Spider-Woman characters summary","issued":{"literal":"Undated"}}},{"id":981,"uris":["http://zotero.org/users/9949414/items/ALZK55GQ"],"itemData":{"id":981,"type":"document","archive":"Stan Lee Papers, Collection Number 8302, American Heritage Center, University of Wyoming","archive_location":"Box 11, Folder 14","title":"\"The Mysterious Spider-Woman\" — \"The Origin of Spider-Woman\" Introductory Show","author":[{"family":"Lee","given":"Stan"}],"issued":{"date-parts":[["1978",10]]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>“Spider-Woman Characters Summary,” Undated, Box 66, Folder 7, Stan Lee Papers, Collection Number 8302, American Heritage Center, University of Wyoming; Stan Lee, “‘The Mysterious Spider-Woman’ — ‘The Origin of Spider-Woman’ Introductory Show,” October 1978, Box 11, Folder 14, Stan Lee Papers, Collection Number 8302, American Heritage Center, University of Wyoming.</w:t>
      </w:r>
      <w:r w:rsidRPr="00546556">
        <w:rPr>
          <w:rFonts w:ascii="Times New Roman" w:hAnsi="Times New Roman" w:cs="Times New Roman"/>
        </w:rPr>
        <w:fldChar w:fldCharType="end"/>
      </w:r>
    </w:p>
  </w:footnote>
  <w:footnote w:id="3">
    <w:p w14:paraId="634CD901" w14:textId="79254A60" w:rsidR="00546556" w:rsidRPr="00546556" w:rsidRDefault="00546556" w:rsidP="008926D2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Bb90q3rq","properties":{"formattedCitation":"\\uc0\\u8220{}\\uc0\\u8216{}The Mysterious Spider-Woman\\uc0\\u8217{} Series Overview,\\uc0\\u8221{} Undated, Box 11, Folder 14, Stan Lee Papers, Collection Number 8302, American Heritage Center, University of Wyoming.","plainCitation":"“‘The Mysterious Spider-Woman’ Series Overview,” Undated, Box 11, Folder 14, Stan Lee Papers, Collection Number 8302, American Heritage Center, University of Wyoming.","noteIndex":3},"citationItems":[{"id":980,"uris":["http://zotero.org/users/9949414/items/6T5INVR9"],"itemData":{"id":980,"type":"document","archive":"Stan Lee Papers, Collection Number 8302, American Heritage Center, University of Wyoming","archive_location":"Box 11, Folder 14","title":"\"The Mysterious Spider-Woman\" series overview","issued":{"literal":"Undated"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>“‘The Mysterious Spider-Woman’ Series Overview,” Undated, Box 11, Folder 14, Stan Lee Papers, Collection Number 8302, American Heritage Center, University of Wyoming.</w:t>
      </w:r>
      <w:r w:rsidRPr="00546556">
        <w:rPr>
          <w:rFonts w:ascii="Times New Roman" w:hAnsi="Times New Roman" w:cs="Times New Roman"/>
        </w:rPr>
        <w:fldChar w:fldCharType="end"/>
      </w:r>
    </w:p>
  </w:footnote>
  <w:footnote w:id="4">
    <w:p w14:paraId="43BEAE87" w14:textId="6D975FAD" w:rsidR="00546556" w:rsidRPr="00546556" w:rsidRDefault="00546556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EqaZccT0","properties":{"formattedCitation":"\\uc0\\u8220{}\\uc0\\u8216{}The Mysterious Spider-Woman\\uc0\\u8217{} Revised Series Overview with Handwritten Notes,\\uc0\\u8221{} Undated, Box 66, Folder 7, Stan Lee Papers, Collection Number 8302, American Heritage Center, University of Wyoming.","plainCitation":"“‘The Mysterious Spider-Woman’ Revised Series Overview with Handwritten Notes,” Undated, Box 66, Folder 7, Stan Lee Papers, Collection Number 8302, American Heritage Center, University of Wyoming.","noteIndex":4},"citationItems":[{"id":985,"uris":["http://zotero.org/users/9949414/items/EPRXTEJY"],"itemData":{"id":985,"type":"document","archive":"Stan Lee Papers, Collection Number 8302, American Heritage Center, University of Wyoming","archive_location":"Box 66, Folder 7","title":"\"The Mysterious Spider-Woman\" revised series overview with handwritten notes","issued":{"literal":"Undated"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>“‘The Mysterious Spider-Woman’ Revised Series Overview with Handwritten Notes,” Undated, Box 66, Folder 7, Stan Lee Papers, Collection Number 8302, American Heritage Center, University of Wyoming.</w:t>
      </w:r>
      <w:r w:rsidRPr="00546556">
        <w:rPr>
          <w:rFonts w:ascii="Times New Roman" w:hAnsi="Times New Roman" w:cs="Times New Roman"/>
        </w:rPr>
        <w:fldChar w:fldCharType="end"/>
      </w:r>
    </w:p>
  </w:footnote>
  <w:footnote w:id="5">
    <w:p w14:paraId="36573F04" w14:textId="307015F7" w:rsidR="00546556" w:rsidRPr="00546556" w:rsidRDefault="00546556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6jc1IdtS","properties":{"formattedCitation":"Stan Lee, \\uc0\\u8220{}The Brute-Man Cometh! A Senses-Staggering Suggestion for Making the SPIDER-WOMAN Show More Appealing to Male Viewers.,\\uc0\\u8221{} December 18, 1979, Box 66, Folder 7, Stan Lee Papers, Collection Number 8302, American Heritage Center, University of Wyoming.","plainCitation":"Stan Lee, “The Brute-Man Cometh! A Senses-Staggering Suggestion for Making the SPIDER-WOMAN Show More Appealing to Male Viewers.,” December 18, 1979, Box 66, Folder 7, Stan Lee Papers, Collection Number 8302, American Heritage Center, University of Wyoming.","noteIndex":5},"citationItems":[{"id":983,"uris":["http://zotero.org/users/9949414/items/RZB9R8P7"],"itemData":{"id":983,"type":"document","archive":"Stan Lee Papers, Collection Number 8302, American Heritage Center, University of Wyoming","archive_location":"Box 66, Folder 7","title":"The Brute-Man Cometh! A senses-staggering suggestion for making the SPIDER-WOMAN show more appealing to male viewers.","author":[{"family":"Lee","given":"Stan"}],"issued":{"date-parts":[["1979",12,18]]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>Stan Lee, “The Brute-Man Cometh! A Senses-Staggering Suggestion for Making the SPIDER-WOMAN Show More Appealing to Male Viewers.,” December 18, 1979, Box 66, Folder 7, Stan Lee Papers, Collection Number 8302, American Heritage Center, University of Wyoming.</w:t>
      </w:r>
      <w:r w:rsidRPr="00546556">
        <w:rPr>
          <w:rFonts w:ascii="Times New Roman" w:hAnsi="Times New Roman" w:cs="Times New Roman"/>
        </w:rPr>
        <w:fldChar w:fldCharType="end"/>
      </w:r>
    </w:p>
  </w:footnote>
  <w:footnote w:id="6">
    <w:p w14:paraId="4A3F1496" w14:textId="3D04737D" w:rsidR="00546556" w:rsidRPr="00546556" w:rsidRDefault="00546556">
      <w:pPr>
        <w:pStyle w:val="FootnoteText"/>
        <w:rPr>
          <w:rFonts w:ascii="Times New Roman" w:hAnsi="Times New Roman" w:cs="Times New Roman"/>
        </w:rPr>
      </w:pPr>
      <w:r w:rsidRPr="00546556">
        <w:rPr>
          <w:rStyle w:val="FootnoteReference"/>
          <w:rFonts w:ascii="Times New Roman" w:hAnsi="Times New Roman" w:cs="Times New Roman"/>
        </w:rPr>
        <w:footnoteRef/>
      </w:r>
      <w:r w:rsidRPr="00546556">
        <w:rPr>
          <w:rFonts w:ascii="Times New Roman" w:hAnsi="Times New Roman" w:cs="Times New Roman"/>
        </w:rPr>
        <w:t xml:space="preserve"> </w:t>
      </w:r>
      <w:r w:rsidRPr="00546556">
        <w:rPr>
          <w:rFonts w:ascii="Times New Roman" w:hAnsi="Times New Roman" w:cs="Times New Roman"/>
        </w:rPr>
        <w:fldChar w:fldCharType="begin"/>
      </w:r>
      <w:r w:rsidRPr="00546556">
        <w:rPr>
          <w:rFonts w:ascii="Times New Roman" w:hAnsi="Times New Roman" w:cs="Times New Roman"/>
        </w:rPr>
        <w:instrText xml:space="preserve"> ADDIN ZOTERO_ITEM CSL_CITATION {"citationID":"GaeEC8Po","properties":{"formattedCitation":"Morning Consult and Hollywood Reporter, \\uc0\\u8220{}National Tracking Poll #190429, April 11-15, 2019, Crosstabulation Results,\\uc0\\u8221{} April 2019, https://morningconsult.com/wp-content/uploads/2019/04/190429_crosstabs_HOLLYWOOD_REPORTER_Adults_v1_ML.pdf.","plainCitation":"Morning Consult and Hollywood Reporter, “National Tracking Poll #190429, April 11-15, 2019, Crosstabulation Results,” April 2019, https://morningconsult.com/wp-content/uploads/2019/04/190429_crosstabs_HOLLYWOOD_REPORTER_Adults_v1_ML.pdf.","noteIndex":6},"citationItems":[{"id":984,"uris":["http://zotero.org/users/9949414/items/WYMYYECV"],"itemData":{"id":984,"type":"document","title":"National Tracking Poll #190429, April 11-15, 2019, Crosstabulation Results","URL":"https://morningconsult.com/wp-content/uploads/2019/04/190429_crosstabs_HOLLYWOOD_REPORTER_Adults_v1_ML.pdf","author":[{"family":"Morning Consult","given":""},{"family":"Hollywood Reporter","given":""}],"issued":{"date-parts":[["2019",4]]}}}],"schema":"https://github.com/citation-style-language/schema/raw/master/csl-citation.json"} </w:instrText>
      </w:r>
      <w:r w:rsidRPr="00546556">
        <w:rPr>
          <w:rFonts w:ascii="Times New Roman" w:hAnsi="Times New Roman" w:cs="Times New Roman"/>
        </w:rPr>
        <w:fldChar w:fldCharType="separate"/>
      </w:r>
      <w:r w:rsidRPr="00546556">
        <w:rPr>
          <w:rFonts w:ascii="Times New Roman" w:hAnsi="Times New Roman" w:cs="Times New Roman"/>
        </w:rPr>
        <w:t>Morning Consult and Hollywood Reporter, “National Tracking Poll #190429, April 11-15, 2019, Crosstabulation Results,” April 2019, https://morningconsult.com/wp-content/uploads/2019/04/190429_crosstabs_HOLLYWOOD_REPORTER_Adults_v1_ML.pdf.</w:t>
      </w:r>
      <w:r w:rsidRPr="00546556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103365454"/>
      <w:docPartObj>
        <w:docPartGallery w:val="Page Numbers (Top of Page)"/>
        <w:docPartUnique/>
      </w:docPartObj>
    </w:sdtPr>
    <w:sdtContent>
      <w:p w14:paraId="2309D1F7" w14:textId="103BE0D0" w:rsidR="00936C8C" w:rsidRDefault="00936C8C" w:rsidP="00737003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12CD0C" w14:textId="77777777" w:rsidR="00936C8C" w:rsidRDefault="00936C8C" w:rsidP="00936C8C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Times New Roman" w:hAnsi="Times New Roman" w:cs="Times New Roman"/>
      </w:rPr>
      <w:id w:val="-1546911766"/>
      <w:docPartObj>
        <w:docPartGallery w:val="Page Numbers (Top of Page)"/>
        <w:docPartUnique/>
      </w:docPartObj>
    </w:sdtPr>
    <w:sdtContent>
      <w:p w14:paraId="24C975F0" w14:textId="3EC10792" w:rsidR="00936C8C" w:rsidRPr="009F311F" w:rsidRDefault="00936C8C" w:rsidP="00737003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9F311F">
          <w:rPr>
            <w:rStyle w:val="PageNumber"/>
            <w:rFonts w:ascii="Times New Roman" w:hAnsi="Times New Roman" w:cs="Times New Roman"/>
          </w:rPr>
          <w:fldChar w:fldCharType="begin"/>
        </w:r>
        <w:r w:rsidRPr="009F311F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9F311F">
          <w:rPr>
            <w:rStyle w:val="PageNumber"/>
            <w:rFonts w:ascii="Times New Roman" w:hAnsi="Times New Roman" w:cs="Times New Roman"/>
          </w:rPr>
          <w:fldChar w:fldCharType="separate"/>
        </w:r>
        <w:r w:rsidRPr="009F311F">
          <w:rPr>
            <w:rStyle w:val="PageNumber"/>
            <w:rFonts w:ascii="Times New Roman" w:hAnsi="Times New Roman" w:cs="Times New Roman"/>
            <w:noProof/>
          </w:rPr>
          <w:t>0</w:t>
        </w:r>
        <w:r w:rsidRPr="009F311F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A5AA262" w14:textId="77777777" w:rsidR="00936C8C" w:rsidRPr="009F311F" w:rsidRDefault="00936C8C" w:rsidP="00936C8C">
    <w:pPr>
      <w:pStyle w:val="Header"/>
      <w:ind w:right="360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4053F"/>
    <w:multiLevelType w:val="hybridMultilevel"/>
    <w:tmpl w:val="00A4D0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3E42BE"/>
    <w:multiLevelType w:val="hybridMultilevel"/>
    <w:tmpl w:val="6DC6A3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A52259"/>
    <w:multiLevelType w:val="hybridMultilevel"/>
    <w:tmpl w:val="004CDE7A"/>
    <w:lvl w:ilvl="0" w:tplc="E60A89E0">
      <w:start w:val="1"/>
      <w:numFmt w:val="bullet"/>
      <w:lvlText w:val="—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77221E23"/>
    <w:multiLevelType w:val="hybridMultilevel"/>
    <w:tmpl w:val="5A3287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9659494">
    <w:abstractNumId w:val="0"/>
  </w:num>
  <w:num w:numId="2" w16cid:durableId="205609935">
    <w:abstractNumId w:val="1"/>
  </w:num>
  <w:num w:numId="3" w16cid:durableId="228855415">
    <w:abstractNumId w:val="3"/>
  </w:num>
  <w:num w:numId="4" w16cid:durableId="110337920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7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76D3"/>
    <w:rsid w:val="000051B7"/>
    <w:rsid w:val="00023DF4"/>
    <w:rsid w:val="0002440B"/>
    <w:rsid w:val="0002748D"/>
    <w:rsid w:val="000310AB"/>
    <w:rsid w:val="0004294E"/>
    <w:rsid w:val="00047B12"/>
    <w:rsid w:val="00063198"/>
    <w:rsid w:val="0007044A"/>
    <w:rsid w:val="000A0595"/>
    <w:rsid w:val="000A397B"/>
    <w:rsid w:val="000A76D3"/>
    <w:rsid w:val="000B06FE"/>
    <w:rsid w:val="000B5BF0"/>
    <w:rsid w:val="000C1517"/>
    <w:rsid w:val="000D1542"/>
    <w:rsid w:val="000D6E61"/>
    <w:rsid w:val="000E229F"/>
    <w:rsid w:val="000E6CA3"/>
    <w:rsid w:val="000F4796"/>
    <w:rsid w:val="00106CAD"/>
    <w:rsid w:val="0010717D"/>
    <w:rsid w:val="0011286E"/>
    <w:rsid w:val="001132C8"/>
    <w:rsid w:val="00116008"/>
    <w:rsid w:val="00142062"/>
    <w:rsid w:val="00153BBB"/>
    <w:rsid w:val="00153F90"/>
    <w:rsid w:val="00164F25"/>
    <w:rsid w:val="0016645B"/>
    <w:rsid w:val="00171055"/>
    <w:rsid w:val="00173FD5"/>
    <w:rsid w:val="00180B64"/>
    <w:rsid w:val="001826C8"/>
    <w:rsid w:val="00190340"/>
    <w:rsid w:val="00191F76"/>
    <w:rsid w:val="00193D43"/>
    <w:rsid w:val="001A011E"/>
    <w:rsid w:val="001A55B8"/>
    <w:rsid w:val="001B4236"/>
    <w:rsid w:val="001C2198"/>
    <w:rsid w:val="001C6F06"/>
    <w:rsid w:val="001D41D2"/>
    <w:rsid w:val="001E1E48"/>
    <w:rsid w:val="001E366D"/>
    <w:rsid w:val="001F4D1D"/>
    <w:rsid w:val="001F6A52"/>
    <w:rsid w:val="0020069B"/>
    <w:rsid w:val="0020149F"/>
    <w:rsid w:val="00203915"/>
    <w:rsid w:val="0020397C"/>
    <w:rsid w:val="002150DF"/>
    <w:rsid w:val="002162B6"/>
    <w:rsid w:val="00217ED5"/>
    <w:rsid w:val="0022167B"/>
    <w:rsid w:val="002250B2"/>
    <w:rsid w:val="00225B00"/>
    <w:rsid w:val="002376B5"/>
    <w:rsid w:val="00262701"/>
    <w:rsid w:val="00277999"/>
    <w:rsid w:val="00280C2D"/>
    <w:rsid w:val="00285E18"/>
    <w:rsid w:val="002907A7"/>
    <w:rsid w:val="0029543E"/>
    <w:rsid w:val="002A0F4A"/>
    <w:rsid w:val="002A7876"/>
    <w:rsid w:val="002E6860"/>
    <w:rsid w:val="002F6684"/>
    <w:rsid w:val="002F79C2"/>
    <w:rsid w:val="00304CC6"/>
    <w:rsid w:val="00314163"/>
    <w:rsid w:val="00317467"/>
    <w:rsid w:val="003313EC"/>
    <w:rsid w:val="00366533"/>
    <w:rsid w:val="003731FD"/>
    <w:rsid w:val="0037384E"/>
    <w:rsid w:val="00376EBF"/>
    <w:rsid w:val="003A2FEE"/>
    <w:rsid w:val="003B73F8"/>
    <w:rsid w:val="003C7F75"/>
    <w:rsid w:val="003E48AD"/>
    <w:rsid w:val="003F4655"/>
    <w:rsid w:val="004266AF"/>
    <w:rsid w:val="00427DFD"/>
    <w:rsid w:val="00440939"/>
    <w:rsid w:val="00443EF8"/>
    <w:rsid w:val="004502AC"/>
    <w:rsid w:val="00456193"/>
    <w:rsid w:val="004578FD"/>
    <w:rsid w:val="00464321"/>
    <w:rsid w:val="0047022E"/>
    <w:rsid w:val="00473587"/>
    <w:rsid w:val="0047672A"/>
    <w:rsid w:val="00482880"/>
    <w:rsid w:val="00492E88"/>
    <w:rsid w:val="004949B7"/>
    <w:rsid w:val="004964A5"/>
    <w:rsid w:val="004B4BB7"/>
    <w:rsid w:val="004C1E0B"/>
    <w:rsid w:val="004C6767"/>
    <w:rsid w:val="004C775B"/>
    <w:rsid w:val="004D66D4"/>
    <w:rsid w:val="004F1D8D"/>
    <w:rsid w:val="004F313F"/>
    <w:rsid w:val="004F65C4"/>
    <w:rsid w:val="004F68B2"/>
    <w:rsid w:val="00500348"/>
    <w:rsid w:val="00507B69"/>
    <w:rsid w:val="005101D0"/>
    <w:rsid w:val="005108BE"/>
    <w:rsid w:val="0051234D"/>
    <w:rsid w:val="00515152"/>
    <w:rsid w:val="00516B6A"/>
    <w:rsid w:val="00526228"/>
    <w:rsid w:val="005342EF"/>
    <w:rsid w:val="00535CC6"/>
    <w:rsid w:val="005431D3"/>
    <w:rsid w:val="00543BB3"/>
    <w:rsid w:val="00546556"/>
    <w:rsid w:val="00555145"/>
    <w:rsid w:val="005578CA"/>
    <w:rsid w:val="00571C78"/>
    <w:rsid w:val="00574FB4"/>
    <w:rsid w:val="00580387"/>
    <w:rsid w:val="005830DA"/>
    <w:rsid w:val="005A17F0"/>
    <w:rsid w:val="005C288F"/>
    <w:rsid w:val="005C3F4C"/>
    <w:rsid w:val="005C439C"/>
    <w:rsid w:val="005D1E1A"/>
    <w:rsid w:val="005D38C3"/>
    <w:rsid w:val="005D5EBA"/>
    <w:rsid w:val="005E22CE"/>
    <w:rsid w:val="005E4FBF"/>
    <w:rsid w:val="005F4F4E"/>
    <w:rsid w:val="005F73F5"/>
    <w:rsid w:val="006028AC"/>
    <w:rsid w:val="00607135"/>
    <w:rsid w:val="00611EBD"/>
    <w:rsid w:val="006169DB"/>
    <w:rsid w:val="0061739E"/>
    <w:rsid w:val="0062450C"/>
    <w:rsid w:val="00627DCC"/>
    <w:rsid w:val="006372F8"/>
    <w:rsid w:val="0064793B"/>
    <w:rsid w:val="00660C9C"/>
    <w:rsid w:val="00667DAB"/>
    <w:rsid w:val="00674344"/>
    <w:rsid w:val="006754DE"/>
    <w:rsid w:val="00685D7A"/>
    <w:rsid w:val="0069318E"/>
    <w:rsid w:val="006B17B0"/>
    <w:rsid w:val="006C2DA5"/>
    <w:rsid w:val="006C35FB"/>
    <w:rsid w:val="006C5DB6"/>
    <w:rsid w:val="006D00D5"/>
    <w:rsid w:val="006E0EEE"/>
    <w:rsid w:val="006E1A17"/>
    <w:rsid w:val="006E45EF"/>
    <w:rsid w:val="00722D7C"/>
    <w:rsid w:val="00725726"/>
    <w:rsid w:val="00727319"/>
    <w:rsid w:val="00745EBF"/>
    <w:rsid w:val="00751DE4"/>
    <w:rsid w:val="00754BC5"/>
    <w:rsid w:val="00762D3E"/>
    <w:rsid w:val="00774AF0"/>
    <w:rsid w:val="007A0E3D"/>
    <w:rsid w:val="007A5108"/>
    <w:rsid w:val="007A647F"/>
    <w:rsid w:val="007B65F6"/>
    <w:rsid w:val="007D2808"/>
    <w:rsid w:val="007E04BA"/>
    <w:rsid w:val="007E647C"/>
    <w:rsid w:val="007F51F6"/>
    <w:rsid w:val="00801768"/>
    <w:rsid w:val="008166F1"/>
    <w:rsid w:val="008404D1"/>
    <w:rsid w:val="00844890"/>
    <w:rsid w:val="00845FD5"/>
    <w:rsid w:val="008534BF"/>
    <w:rsid w:val="00857C20"/>
    <w:rsid w:val="00871D5D"/>
    <w:rsid w:val="008733D9"/>
    <w:rsid w:val="008844FF"/>
    <w:rsid w:val="008926D2"/>
    <w:rsid w:val="00895F12"/>
    <w:rsid w:val="008A0254"/>
    <w:rsid w:val="008A3613"/>
    <w:rsid w:val="008B39B2"/>
    <w:rsid w:val="008C1745"/>
    <w:rsid w:val="008C2BC9"/>
    <w:rsid w:val="008C3E9B"/>
    <w:rsid w:val="008D4192"/>
    <w:rsid w:val="008E651F"/>
    <w:rsid w:val="008E6E30"/>
    <w:rsid w:val="009011C4"/>
    <w:rsid w:val="009174DA"/>
    <w:rsid w:val="00936C8C"/>
    <w:rsid w:val="0093708C"/>
    <w:rsid w:val="00942B1C"/>
    <w:rsid w:val="009466A2"/>
    <w:rsid w:val="00953555"/>
    <w:rsid w:val="00964460"/>
    <w:rsid w:val="00964C98"/>
    <w:rsid w:val="009655CE"/>
    <w:rsid w:val="0096772F"/>
    <w:rsid w:val="009712F0"/>
    <w:rsid w:val="00972E6A"/>
    <w:rsid w:val="009740BB"/>
    <w:rsid w:val="009869CD"/>
    <w:rsid w:val="0098734C"/>
    <w:rsid w:val="00987C1F"/>
    <w:rsid w:val="009962A7"/>
    <w:rsid w:val="009A533A"/>
    <w:rsid w:val="009A76FC"/>
    <w:rsid w:val="009B0F48"/>
    <w:rsid w:val="009B37D9"/>
    <w:rsid w:val="009C1033"/>
    <w:rsid w:val="009E0C74"/>
    <w:rsid w:val="009F311F"/>
    <w:rsid w:val="009F4301"/>
    <w:rsid w:val="00A114EB"/>
    <w:rsid w:val="00A2089D"/>
    <w:rsid w:val="00A20C4D"/>
    <w:rsid w:val="00A3201F"/>
    <w:rsid w:val="00A46086"/>
    <w:rsid w:val="00A50DFB"/>
    <w:rsid w:val="00A65159"/>
    <w:rsid w:val="00A75562"/>
    <w:rsid w:val="00A764A7"/>
    <w:rsid w:val="00A766BC"/>
    <w:rsid w:val="00A77235"/>
    <w:rsid w:val="00A84FD0"/>
    <w:rsid w:val="00A8600E"/>
    <w:rsid w:val="00A864BC"/>
    <w:rsid w:val="00A87D8C"/>
    <w:rsid w:val="00A938C6"/>
    <w:rsid w:val="00AA4943"/>
    <w:rsid w:val="00AB1A4C"/>
    <w:rsid w:val="00AB3C0F"/>
    <w:rsid w:val="00AB7689"/>
    <w:rsid w:val="00AC2340"/>
    <w:rsid w:val="00AC653E"/>
    <w:rsid w:val="00AD5D0C"/>
    <w:rsid w:val="00AD666F"/>
    <w:rsid w:val="00AE2E91"/>
    <w:rsid w:val="00AF1F69"/>
    <w:rsid w:val="00AF59B8"/>
    <w:rsid w:val="00B000F1"/>
    <w:rsid w:val="00B117EF"/>
    <w:rsid w:val="00B1357C"/>
    <w:rsid w:val="00B31B90"/>
    <w:rsid w:val="00B365B8"/>
    <w:rsid w:val="00B47B9A"/>
    <w:rsid w:val="00B47EFF"/>
    <w:rsid w:val="00B60299"/>
    <w:rsid w:val="00B63D86"/>
    <w:rsid w:val="00B83C21"/>
    <w:rsid w:val="00B84011"/>
    <w:rsid w:val="00B844B1"/>
    <w:rsid w:val="00B84757"/>
    <w:rsid w:val="00BA5EB7"/>
    <w:rsid w:val="00BB5FCB"/>
    <w:rsid w:val="00BC1253"/>
    <w:rsid w:val="00BC3127"/>
    <w:rsid w:val="00BD085D"/>
    <w:rsid w:val="00BD1A2C"/>
    <w:rsid w:val="00BD1CFE"/>
    <w:rsid w:val="00BD2740"/>
    <w:rsid w:val="00BD4A04"/>
    <w:rsid w:val="00C07C8D"/>
    <w:rsid w:val="00C36EBC"/>
    <w:rsid w:val="00C4110E"/>
    <w:rsid w:val="00C463AE"/>
    <w:rsid w:val="00C46609"/>
    <w:rsid w:val="00C51D6C"/>
    <w:rsid w:val="00C652D0"/>
    <w:rsid w:val="00C66DB0"/>
    <w:rsid w:val="00C831AE"/>
    <w:rsid w:val="00C84757"/>
    <w:rsid w:val="00C85D2D"/>
    <w:rsid w:val="00C90880"/>
    <w:rsid w:val="00CB0D79"/>
    <w:rsid w:val="00CB2C25"/>
    <w:rsid w:val="00CB5A26"/>
    <w:rsid w:val="00CE695D"/>
    <w:rsid w:val="00CF06B1"/>
    <w:rsid w:val="00D1553B"/>
    <w:rsid w:val="00D168BB"/>
    <w:rsid w:val="00D16DB7"/>
    <w:rsid w:val="00D26CFE"/>
    <w:rsid w:val="00D414EE"/>
    <w:rsid w:val="00D431FF"/>
    <w:rsid w:val="00D537DF"/>
    <w:rsid w:val="00D61E3C"/>
    <w:rsid w:val="00D66366"/>
    <w:rsid w:val="00D74AF2"/>
    <w:rsid w:val="00D92837"/>
    <w:rsid w:val="00DA14A8"/>
    <w:rsid w:val="00DA5985"/>
    <w:rsid w:val="00DD0E26"/>
    <w:rsid w:val="00DD3D31"/>
    <w:rsid w:val="00DF43DD"/>
    <w:rsid w:val="00E0474B"/>
    <w:rsid w:val="00E04AD1"/>
    <w:rsid w:val="00E054DD"/>
    <w:rsid w:val="00E1011F"/>
    <w:rsid w:val="00E10577"/>
    <w:rsid w:val="00E11C3A"/>
    <w:rsid w:val="00E16B4D"/>
    <w:rsid w:val="00E41092"/>
    <w:rsid w:val="00E43247"/>
    <w:rsid w:val="00E4562A"/>
    <w:rsid w:val="00E6140E"/>
    <w:rsid w:val="00E61861"/>
    <w:rsid w:val="00E773D9"/>
    <w:rsid w:val="00E80A50"/>
    <w:rsid w:val="00E82714"/>
    <w:rsid w:val="00E827AB"/>
    <w:rsid w:val="00E83C91"/>
    <w:rsid w:val="00E865A2"/>
    <w:rsid w:val="00EA48DB"/>
    <w:rsid w:val="00EB0977"/>
    <w:rsid w:val="00EB21C3"/>
    <w:rsid w:val="00EB7C93"/>
    <w:rsid w:val="00EC774B"/>
    <w:rsid w:val="00ED69C7"/>
    <w:rsid w:val="00EF0323"/>
    <w:rsid w:val="00EF481F"/>
    <w:rsid w:val="00EF7ADF"/>
    <w:rsid w:val="00F02D9B"/>
    <w:rsid w:val="00F03BF5"/>
    <w:rsid w:val="00F0701A"/>
    <w:rsid w:val="00F10892"/>
    <w:rsid w:val="00F31B18"/>
    <w:rsid w:val="00F31F5D"/>
    <w:rsid w:val="00F35D7A"/>
    <w:rsid w:val="00F361C4"/>
    <w:rsid w:val="00F4181E"/>
    <w:rsid w:val="00F45196"/>
    <w:rsid w:val="00F520E4"/>
    <w:rsid w:val="00F53611"/>
    <w:rsid w:val="00F6020E"/>
    <w:rsid w:val="00F668FA"/>
    <w:rsid w:val="00F7047A"/>
    <w:rsid w:val="00F75665"/>
    <w:rsid w:val="00F87B62"/>
    <w:rsid w:val="00F9297F"/>
    <w:rsid w:val="00FB4E97"/>
    <w:rsid w:val="00FB58EE"/>
    <w:rsid w:val="00FB76E9"/>
    <w:rsid w:val="00FC14B7"/>
    <w:rsid w:val="00FC76A2"/>
    <w:rsid w:val="00FD0B14"/>
    <w:rsid w:val="00FE717F"/>
    <w:rsid w:val="00FF0B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BE7F24"/>
  <w15:chartTrackingRefBased/>
  <w15:docId w15:val="{FF99A00A-69DD-B742-B1AB-105B629C5C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3731FD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731F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731FD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193D43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456193"/>
    <w:pPr>
      <w:ind w:left="720"/>
      <w:contextualSpacing/>
    </w:pPr>
  </w:style>
  <w:style w:type="paragraph" w:styleId="NoSpacing">
    <w:name w:val="No Spacing"/>
    <w:uiPriority w:val="1"/>
    <w:qFormat/>
    <w:rsid w:val="00C66DB0"/>
  </w:style>
  <w:style w:type="paragraph" w:styleId="NormalWeb">
    <w:name w:val="Normal (Web)"/>
    <w:basedOn w:val="Normal"/>
    <w:uiPriority w:val="99"/>
    <w:unhideWhenUsed/>
    <w:rsid w:val="00A20C4D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20C4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C4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20C4D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5F73F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73F5"/>
  </w:style>
  <w:style w:type="paragraph" w:styleId="Footer">
    <w:name w:val="footer"/>
    <w:basedOn w:val="Normal"/>
    <w:link w:val="FooterChar"/>
    <w:uiPriority w:val="99"/>
    <w:unhideWhenUsed/>
    <w:rsid w:val="005F73F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F73F5"/>
  </w:style>
  <w:style w:type="character" w:styleId="PageNumber">
    <w:name w:val="page number"/>
    <w:basedOn w:val="DefaultParagraphFont"/>
    <w:uiPriority w:val="99"/>
    <w:semiHidden/>
    <w:unhideWhenUsed/>
    <w:rsid w:val="00936C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526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338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D47BF28-E114-B743-A7AD-606F572B84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1363</Words>
  <Characters>7771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ylor Whittemore</dc:creator>
  <cp:keywords/>
  <dc:description/>
  <cp:lastModifiedBy>Taylor Whittemore</cp:lastModifiedBy>
  <cp:revision>3</cp:revision>
  <dcterms:created xsi:type="dcterms:W3CDTF">2023-02-18T09:36:00Z</dcterms:created>
  <dcterms:modified xsi:type="dcterms:W3CDTF">2023-03-03T0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1"&gt;&lt;session id="TCx0r2mq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